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BC6137" w14:textId="3BE61EA2" w:rsidR="00702083" w:rsidRDefault="00224F13">
      <w:pPr>
        <w:pStyle w:val="Titel1"/>
      </w:pPr>
      <w:r w:rsidRPr="00224F13">
        <w:t xml:space="preserve"> </w:t>
      </w:r>
      <w:r w:rsidR="00C75D9C" w:rsidRPr="00C75D9C">
        <w:t xml:space="preserve"> </w:t>
      </w:r>
      <w:r w:rsidR="00EB6697">
        <w:t>Innovative</w:t>
      </w:r>
      <w:r w:rsidR="00A65966" w:rsidRPr="00A65966">
        <w:t xml:space="preserve"> Strategy for Quality Control of Preparing Molecularly Imprinted Polymer Biosensor</w:t>
      </w:r>
      <w:r w:rsidR="000C7B42">
        <w:t xml:space="preserve"> for </w:t>
      </w:r>
      <w:r w:rsidR="001D27D3">
        <w:t>G</w:t>
      </w:r>
      <w:r w:rsidR="00026DEC">
        <w:t>lial</w:t>
      </w:r>
      <w:r w:rsidR="001D27D3" w:rsidRPr="001D27D3">
        <w:t xml:space="preserve"> </w:t>
      </w:r>
      <w:r w:rsidR="001D27D3">
        <w:t>F</w:t>
      </w:r>
      <w:r w:rsidR="001D27D3" w:rsidRPr="001D27D3">
        <w:t xml:space="preserve">ibrillary </w:t>
      </w:r>
      <w:r w:rsidR="001D27D3">
        <w:t>A</w:t>
      </w:r>
      <w:r w:rsidR="001D27D3" w:rsidRPr="001D27D3">
        <w:t xml:space="preserve">cidic </w:t>
      </w:r>
      <w:r w:rsidR="001D27D3">
        <w:t>P</w:t>
      </w:r>
      <w:r w:rsidR="001D27D3" w:rsidRPr="001D27D3">
        <w:t>rotein</w:t>
      </w:r>
      <w:r w:rsidR="000C7B42">
        <w:t xml:space="preserve"> </w:t>
      </w:r>
      <w:r w:rsidR="00A2777A">
        <w:t>D</w:t>
      </w:r>
      <w:r w:rsidR="000C7B42">
        <w:t>etection</w:t>
      </w:r>
    </w:p>
    <w:p w14:paraId="65EA6B12" w14:textId="3B1ECD5F" w:rsidR="00702083" w:rsidRPr="00CC5963" w:rsidRDefault="00D67291" w:rsidP="00DF63F2">
      <w:pPr>
        <w:pStyle w:val="authorinfo"/>
        <w:rPr>
          <w:rStyle w:val="superscript"/>
          <w:sz w:val="20"/>
        </w:rPr>
      </w:pPr>
      <w:r>
        <w:t>Mohammadreza Farrokhnia</w:t>
      </w:r>
      <w:r w:rsidR="00AF1691">
        <w:rPr>
          <w:vertAlign w:val="superscript"/>
        </w:rPr>
        <w:t>1,2</w:t>
      </w:r>
      <w:r w:rsidR="002C4447">
        <w:rPr>
          <w:vertAlign w:val="superscript"/>
        </w:rPr>
        <w:t>,</w:t>
      </w:r>
      <w:r w:rsidR="002C4447" w:rsidRPr="002C4447">
        <w:rPr>
          <w:rStyle w:val="FootnoteReference"/>
        </w:rPr>
        <w:t xml:space="preserve"> </w:t>
      </w:r>
      <w:r w:rsidR="002C4447" w:rsidRPr="002C4447">
        <w:rPr>
          <w:rStyle w:val="FootnoteReference"/>
        </w:rPr>
        <w:footnoteReference w:customMarkFollows="1" w:id="1"/>
        <w:sym w:font="Symbol" w:char="F02A"/>
      </w:r>
      <w:r>
        <w:t>, Bahareh Babamiri</w:t>
      </w:r>
      <w:r w:rsidR="00AF1691">
        <w:rPr>
          <w:vertAlign w:val="superscript"/>
        </w:rPr>
        <w:t>1,2</w:t>
      </w:r>
      <w:r>
        <w:t>, Mehdi Mohammadi Ashani</w:t>
      </w:r>
      <w:r w:rsidR="00AF1691">
        <w:rPr>
          <w:vertAlign w:val="superscript"/>
        </w:rPr>
        <w:t>2</w:t>
      </w:r>
      <w:r w:rsidR="00026DEC">
        <w:rPr>
          <w:vertAlign w:val="superscript"/>
        </w:rPr>
        <w:t>,3</w:t>
      </w:r>
      <w:r w:rsidR="00D06049" w:rsidRPr="00224F13">
        <w:t>,</w:t>
      </w:r>
      <w:r w:rsidR="005F5CB3">
        <w:t xml:space="preserve"> A</w:t>
      </w:r>
      <w:r w:rsidR="00A636FE">
        <w:t>mir</w:t>
      </w:r>
      <w:r w:rsidR="005F5CB3">
        <w:t xml:space="preserve"> Sanati Nezhad</w:t>
      </w:r>
      <w:r w:rsidR="005F5CB3" w:rsidRPr="00CC5963">
        <w:rPr>
          <w:rStyle w:val="superscript"/>
        </w:rPr>
        <w:t>1</w:t>
      </w:r>
    </w:p>
    <w:p w14:paraId="6D1A878C" w14:textId="343197F6" w:rsidR="00702083" w:rsidRDefault="00702083" w:rsidP="00702083">
      <w:pPr>
        <w:pStyle w:val="authorinfo"/>
        <w:spacing w:after="0"/>
      </w:pPr>
      <w:bookmarkStart w:id="0" w:name="_Hlk156858256"/>
      <w:r>
        <w:rPr>
          <w:snapToGrid w:val="0"/>
          <w:vertAlign w:val="superscript"/>
          <w:lang w:eastAsia="en-US"/>
        </w:rPr>
        <w:t>1</w:t>
      </w:r>
      <w:r>
        <w:t xml:space="preserve"> </w:t>
      </w:r>
      <w:r w:rsidR="00262FF3">
        <w:t>Department of Biomedical Engineering, University of Calgary, Calgary, Alberta, Canada</w:t>
      </w:r>
    </w:p>
    <w:bookmarkEnd w:id="0"/>
    <w:p w14:paraId="15A9EDFF" w14:textId="36BB1F49" w:rsidR="00AF1691" w:rsidRDefault="00026DEC" w:rsidP="00AF1691">
      <w:pPr>
        <w:pStyle w:val="authorinfo"/>
        <w:spacing w:after="0"/>
      </w:pPr>
      <w:r>
        <w:rPr>
          <w:snapToGrid w:val="0"/>
          <w:vertAlign w:val="superscript"/>
          <w:lang w:eastAsia="en-US"/>
        </w:rPr>
        <w:t>2</w:t>
      </w:r>
      <w:r w:rsidR="00AF1691">
        <w:t xml:space="preserve"> </w:t>
      </w:r>
      <w:proofErr w:type="spellStart"/>
      <w:r w:rsidR="00AF1691">
        <w:t>Fluidome</w:t>
      </w:r>
      <w:r>
        <w:t>-Biochiptech</w:t>
      </w:r>
      <w:proofErr w:type="spellEnd"/>
      <w:r w:rsidR="00AF1691">
        <w:t xml:space="preserve"> Company, Calgary, Alberta, Canada</w:t>
      </w:r>
    </w:p>
    <w:p w14:paraId="2AC4D29D" w14:textId="73B2FE53" w:rsidR="00026DEC" w:rsidRDefault="00026DEC" w:rsidP="00026DEC">
      <w:pPr>
        <w:pStyle w:val="authorinfo"/>
        <w:spacing w:after="0"/>
      </w:pPr>
      <w:r>
        <w:rPr>
          <w:snapToGrid w:val="0"/>
          <w:vertAlign w:val="superscript"/>
          <w:lang w:eastAsia="en-US"/>
        </w:rPr>
        <w:t>3</w:t>
      </w:r>
      <w:r>
        <w:t xml:space="preserve"> </w:t>
      </w:r>
      <w:r w:rsidRPr="005440FE">
        <w:t>Department of Biological Sciences, University of Calgary</w:t>
      </w:r>
      <w:r>
        <w:t xml:space="preserve">, </w:t>
      </w:r>
      <w:r w:rsidRPr="005440FE">
        <w:t>Calgary, A</w:t>
      </w:r>
      <w:r>
        <w:t>lberta</w:t>
      </w:r>
      <w:r w:rsidRPr="005440FE">
        <w:t>, Canada</w:t>
      </w:r>
    </w:p>
    <w:p w14:paraId="70C2352B" w14:textId="41992247" w:rsidR="00026DEC" w:rsidRDefault="00026DEC" w:rsidP="00AF1691">
      <w:pPr>
        <w:pStyle w:val="authorinfo"/>
        <w:spacing w:after="0"/>
      </w:pPr>
    </w:p>
    <w:p w14:paraId="4B2B2033" w14:textId="77777777" w:rsidR="00AF1691" w:rsidRDefault="00AF1691" w:rsidP="00702083">
      <w:pPr>
        <w:pStyle w:val="authorinfo"/>
        <w:spacing w:after="0"/>
        <w:rPr>
          <w:snapToGrid w:val="0"/>
          <w:lang w:eastAsia="en-US"/>
        </w:rPr>
      </w:pPr>
    </w:p>
    <w:p w14:paraId="782CD1EE" w14:textId="77777777" w:rsidR="00702083" w:rsidRDefault="00702083"/>
    <w:p w14:paraId="7AA40012" w14:textId="77777777" w:rsidR="00DF63F2" w:rsidRDefault="00DF63F2">
      <w:pPr>
        <w:sectPr w:rsidR="00DF63F2" w:rsidSect="00A920D7">
          <w:headerReference w:type="even" r:id="rId8"/>
          <w:headerReference w:type="default" r:id="rId9"/>
          <w:footerReference w:type="even" r:id="rId10"/>
          <w:footerReference w:type="default" r:id="rId11"/>
          <w:headerReference w:type="first" r:id="rId12"/>
          <w:footerReference w:type="first" r:id="rId13"/>
          <w:type w:val="continuous"/>
          <w:pgSz w:w="11907" w:h="15819" w:code="218"/>
          <w:pgMar w:top="1531" w:right="936" w:bottom="2268" w:left="936" w:header="851" w:footer="964" w:gutter="0"/>
          <w:cols w:space="708"/>
          <w:docGrid w:linePitch="360"/>
        </w:sectPr>
      </w:pPr>
    </w:p>
    <w:p w14:paraId="3797A200" w14:textId="3117B985" w:rsidR="008B6789" w:rsidRPr="009172EF" w:rsidRDefault="00C81183" w:rsidP="00C81183">
      <w:pPr>
        <w:pStyle w:val="heading10"/>
        <w:spacing w:before="0"/>
        <w:jc w:val="left"/>
        <w:rPr>
          <w:rStyle w:val="AbsatzNormal"/>
          <w:b/>
          <w:bCs w:val="0"/>
        </w:rPr>
      </w:pPr>
      <w:r w:rsidRPr="009172EF">
        <w:rPr>
          <w:rStyle w:val="initial12"/>
          <w:b/>
          <w:bCs w:val="0"/>
        </w:rPr>
        <w:t>A</w:t>
      </w:r>
      <w:r w:rsidRPr="009172EF">
        <w:rPr>
          <w:b/>
          <w:bCs w:val="0"/>
          <w:sz w:val="18"/>
          <w:szCs w:val="18"/>
        </w:rPr>
        <w:t>bstract</w:t>
      </w:r>
      <w:r w:rsidR="008B6789" w:rsidRPr="009172EF">
        <w:rPr>
          <w:b/>
          <w:bCs w:val="0"/>
        </w:rPr>
        <w:t xml:space="preserve"> </w:t>
      </w:r>
    </w:p>
    <w:p w14:paraId="2BE18550" w14:textId="59CFB001" w:rsidR="006D5142" w:rsidRDefault="00681D30" w:rsidP="00DF3886">
      <w:pPr>
        <w:ind w:firstLine="0"/>
        <w:rPr>
          <w:b/>
          <w:bCs/>
        </w:rPr>
      </w:pPr>
      <w:r>
        <w:rPr>
          <w:b/>
          <w:bCs/>
        </w:rPr>
        <w:tab/>
      </w:r>
      <w:r w:rsidR="000C7B42">
        <w:rPr>
          <w:b/>
          <w:bCs/>
        </w:rPr>
        <w:t xml:space="preserve">The reproducibility of biosensors is </w:t>
      </w:r>
      <w:r w:rsidR="003701C9">
        <w:rPr>
          <w:b/>
          <w:bCs/>
        </w:rPr>
        <w:t>an important parameter</w:t>
      </w:r>
      <w:r w:rsidR="000C7B42">
        <w:rPr>
          <w:b/>
          <w:bCs/>
        </w:rPr>
        <w:t xml:space="preserve"> for </w:t>
      </w:r>
      <w:r w:rsidR="00026DEC">
        <w:rPr>
          <w:b/>
          <w:bCs/>
        </w:rPr>
        <w:t xml:space="preserve">the commercialization and </w:t>
      </w:r>
      <w:r w:rsidR="000C7B42">
        <w:rPr>
          <w:b/>
          <w:bCs/>
        </w:rPr>
        <w:t>mass</w:t>
      </w:r>
      <w:r w:rsidR="00026DEC">
        <w:rPr>
          <w:b/>
          <w:bCs/>
        </w:rPr>
        <w:t xml:space="preserve"> </w:t>
      </w:r>
      <w:r w:rsidR="000C7B42">
        <w:rPr>
          <w:b/>
          <w:bCs/>
        </w:rPr>
        <w:t>production of biosensors in different applications</w:t>
      </w:r>
      <w:r w:rsidR="005830D7">
        <w:rPr>
          <w:b/>
          <w:bCs/>
        </w:rPr>
        <w:t xml:space="preserve"> which is the main challenge of most research in this field. To address this challenge, i</w:t>
      </w:r>
      <w:r w:rsidR="000C7B42">
        <w:rPr>
          <w:b/>
          <w:bCs/>
        </w:rPr>
        <w:t xml:space="preserve">n this paper, </w:t>
      </w:r>
      <w:r w:rsidR="00026DEC">
        <w:rPr>
          <w:b/>
          <w:bCs/>
        </w:rPr>
        <w:t>a</w:t>
      </w:r>
      <w:r w:rsidR="000C7B42">
        <w:rPr>
          <w:b/>
          <w:bCs/>
        </w:rPr>
        <w:t xml:space="preserve"> novel strategy for screening the electrodes </w:t>
      </w:r>
      <w:r w:rsidR="00053A56">
        <w:rPr>
          <w:b/>
          <w:bCs/>
        </w:rPr>
        <w:t>has</w:t>
      </w:r>
      <w:r w:rsidR="000C7B42">
        <w:rPr>
          <w:b/>
          <w:bCs/>
        </w:rPr>
        <w:t xml:space="preserve"> been introduced to improve the</w:t>
      </w:r>
      <w:r w:rsidR="00A2777A">
        <w:rPr>
          <w:b/>
          <w:bCs/>
        </w:rPr>
        <w:t xml:space="preserve"> reliability and</w:t>
      </w:r>
      <w:r w:rsidR="000C7B42">
        <w:rPr>
          <w:b/>
          <w:bCs/>
        </w:rPr>
        <w:t xml:space="preserve"> performance of fabricated </w:t>
      </w:r>
      <w:r w:rsidR="003701C9">
        <w:rPr>
          <w:b/>
          <w:bCs/>
        </w:rPr>
        <w:t xml:space="preserve">molecularly imprinted polymer </w:t>
      </w:r>
      <w:r w:rsidR="000C7B42">
        <w:rPr>
          <w:b/>
          <w:bCs/>
        </w:rPr>
        <w:t>biosensors. In this strateg</w:t>
      </w:r>
      <w:r w:rsidR="00053A56">
        <w:rPr>
          <w:b/>
          <w:bCs/>
        </w:rPr>
        <w:t>y, we just use the non-interfering</w:t>
      </w:r>
      <w:r w:rsidR="00343095">
        <w:rPr>
          <w:b/>
          <w:bCs/>
        </w:rPr>
        <w:t xml:space="preserve"> </w:t>
      </w:r>
      <w:r w:rsidR="00053A56">
        <w:rPr>
          <w:b/>
          <w:bCs/>
        </w:rPr>
        <w:t xml:space="preserve">quality controls during the fabrication procedures. </w:t>
      </w:r>
      <w:r w:rsidR="003701C9">
        <w:rPr>
          <w:b/>
          <w:bCs/>
        </w:rPr>
        <w:t xml:space="preserve">By using </w:t>
      </w:r>
      <w:r w:rsidR="00026DEC">
        <w:rPr>
          <w:b/>
          <w:bCs/>
        </w:rPr>
        <w:t xml:space="preserve">the </w:t>
      </w:r>
      <w:r w:rsidR="003701C9">
        <w:rPr>
          <w:b/>
          <w:bCs/>
        </w:rPr>
        <w:t xml:space="preserve">electro-fabrication approach for each step of preparation and analyzing their results, we could make the perfect decision about </w:t>
      </w:r>
      <w:r w:rsidR="00026DEC">
        <w:rPr>
          <w:b/>
          <w:bCs/>
        </w:rPr>
        <w:t xml:space="preserve">the </w:t>
      </w:r>
      <w:r w:rsidR="003701C9">
        <w:rPr>
          <w:b/>
          <w:bCs/>
        </w:rPr>
        <w:t xml:space="preserve">screening of electrodes. </w:t>
      </w:r>
      <w:r w:rsidR="00DF3886">
        <w:rPr>
          <w:b/>
          <w:bCs/>
        </w:rPr>
        <w:t>According to</w:t>
      </w:r>
      <w:r w:rsidR="003701C9">
        <w:rPr>
          <w:b/>
          <w:bCs/>
        </w:rPr>
        <w:t xml:space="preserve"> this strategy, we could prepare reproducible biosensors for </w:t>
      </w:r>
      <w:r w:rsidR="00026DEC">
        <w:rPr>
          <w:b/>
          <w:bCs/>
        </w:rPr>
        <w:t xml:space="preserve">the </w:t>
      </w:r>
      <w:r w:rsidR="003701C9">
        <w:rPr>
          <w:b/>
          <w:bCs/>
        </w:rPr>
        <w:t xml:space="preserve">detection of </w:t>
      </w:r>
      <w:r w:rsidR="00A43329" w:rsidRPr="00A43329">
        <w:rPr>
          <w:b/>
          <w:bCs/>
        </w:rPr>
        <w:t>g</w:t>
      </w:r>
      <w:r w:rsidR="00026DEC">
        <w:rPr>
          <w:b/>
          <w:bCs/>
        </w:rPr>
        <w:t>lial</w:t>
      </w:r>
      <w:r w:rsidR="00A43329" w:rsidRPr="00A43329">
        <w:rPr>
          <w:b/>
          <w:bCs/>
        </w:rPr>
        <w:t xml:space="preserve"> fibrillary acidic protein</w:t>
      </w:r>
      <w:r w:rsidR="00A43329">
        <w:rPr>
          <w:b/>
          <w:bCs/>
        </w:rPr>
        <w:t xml:space="preserve"> (GFAP). As the bare screen-printed electrodes suffer from a lack of reproducibility because of variable resistance, capacitance</w:t>
      </w:r>
      <w:r w:rsidR="00026DEC">
        <w:rPr>
          <w:b/>
          <w:bCs/>
        </w:rPr>
        <w:t>,</w:t>
      </w:r>
      <w:r w:rsidR="00A43329">
        <w:rPr>
          <w:b/>
          <w:bCs/>
        </w:rPr>
        <w:t xml:space="preserve"> or electroactive area, the percent of preparing the repetitive and good performance GFAP biosensors to bare electrodes </w:t>
      </w:r>
      <w:r w:rsidR="00DF3886">
        <w:rPr>
          <w:b/>
          <w:bCs/>
        </w:rPr>
        <w:t>is about</w:t>
      </w:r>
      <w:r w:rsidR="00A43329">
        <w:rPr>
          <w:b/>
          <w:bCs/>
        </w:rPr>
        <w:t xml:space="preserve"> 36 % (13 of 36). </w:t>
      </w:r>
      <w:r w:rsidR="00DF3886">
        <w:rPr>
          <w:b/>
          <w:bCs/>
        </w:rPr>
        <w:t>The impedance electrochemical results showed the efficient performance of this novel approach for preparing high</w:t>
      </w:r>
      <w:r w:rsidR="00026DEC">
        <w:rPr>
          <w:b/>
          <w:bCs/>
        </w:rPr>
        <w:t>-</w:t>
      </w:r>
      <w:r w:rsidR="00DF3886">
        <w:rPr>
          <w:b/>
          <w:bCs/>
        </w:rPr>
        <w:t xml:space="preserve">quality MIP biosensors. </w:t>
      </w:r>
    </w:p>
    <w:p w14:paraId="4CB38901" w14:textId="77777777" w:rsidR="00E50CCA" w:rsidRDefault="00E50CCA" w:rsidP="00BB0668">
      <w:pPr>
        <w:rPr>
          <w:b/>
          <w:bCs/>
        </w:rPr>
      </w:pPr>
    </w:p>
    <w:p w14:paraId="1596E6E9" w14:textId="42500AA5" w:rsidR="00E50CCA" w:rsidRPr="00BB0668" w:rsidRDefault="00681D30" w:rsidP="00BD2ABE">
      <w:pPr>
        <w:ind w:firstLine="0"/>
        <w:rPr>
          <w:b/>
          <w:bCs/>
        </w:rPr>
      </w:pPr>
      <w:r>
        <w:rPr>
          <w:b/>
          <w:bCs/>
          <w:sz w:val="22"/>
          <w:szCs w:val="22"/>
        </w:rPr>
        <w:tab/>
      </w:r>
      <w:r w:rsidR="00E50CCA" w:rsidRPr="00681D30">
        <w:rPr>
          <w:b/>
          <w:bCs/>
          <w:sz w:val="22"/>
          <w:szCs w:val="22"/>
        </w:rPr>
        <w:t>K</w:t>
      </w:r>
      <w:r w:rsidR="00E50CCA">
        <w:rPr>
          <w:b/>
          <w:bCs/>
        </w:rPr>
        <w:t>eyword</w:t>
      </w:r>
      <w:r w:rsidR="0088779A">
        <w:rPr>
          <w:b/>
          <w:bCs/>
        </w:rPr>
        <w:t>s</w:t>
      </w:r>
      <w:r w:rsidR="00E50CCA">
        <w:rPr>
          <w:b/>
          <w:bCs/>
        </w:rPr>
        <w:t>:</w:t>
      </w:r>
      <w:r w:rsidR="00E50CCA" w:rsidRPr="00E50CCA">
        <w:rPr>
          <w:b/>
          <w:bCs/>
        </w:rPr>
        <w:t xml:space="preserve"> </w:t>
      </w:r>
      <w:r w:rsidR="00DF3886">
        <w:t>Quality Control, Molecularly Imprinted Polymer Biosensor, G</w:t>
      </w:r>
      <w:r w:rsidR="00026DEC">
        <w:t>lial</w:t>
      </w:r>
      <w:r w:rsidR="00DF3886" w:rsidRPr="00DF3886">
        <w:t xml:space="preserve"> </w:t>
      </w:r>
      <w:r w:rsidR="00DF3886">
        <w:t>F</w:t>
      </w:r>
      <w:r w:rsidR="00DF3886" w:rsidRPr="00DF3886">
        <w:t xml:space="preserve">ibrillary </w:t>
      </w:r>
      <w:r w:rsidR="00DF3886">
        <w:t>A</w:t>
      </w:r>
      <w:r w:rsidR="00DF3886" w:rsidRPr="00DF3886">
        <w:t xml:space="preserve">cidic </w:t>
      </w:r>
      <w:r w:rsidR="00DF3886">
        <w:t>P</w:t>
      </w:r>
      <w:r w:rsidR="00DF3886" w:rsidRPr="00DF3886">
        <w:t>rotein (GFAP)</w:t>
      </w:r>
      <w:r w:rsidR="00DF3886">
        <w:t xml:space="preserve">, </w:t>
      </w:r>
      <w:r w:rsidR="00D323B1" w:rsidRPr="00DF3886">
        <w:t>reproducibility</w:t>
      </w:r>
      <w:r w:rsidR="00B715D4">
        <w:t>, Electro-fabrication</w:t>
      </w:r>
      <w:r w:rsidR="00D323B1">
        <w:t>.</w:t>
      </w:r>
    </w:p>
    <w:p w14:paraId="12E1D1F1" w14:textId="77777777" w:rsidR="00C81183" w:rsidRDefault="00C81183" w:rsidP="005F5371"/>
    <w:p w14:paraId="68ED60EF" w14:textId="77777777" w:rsidR="00C81183" w:rsidRPr="009172EF" w:rsidRDefault="00C81183" w:rsidP="00C81183">
      <w:pPr>
        <w:pStyle w:val="heading10"/>
        <w:spacing w:before="0"/>
        <w:rPr>
          <w:rStyle w:val="AbsatzNormal"/>
          <w:b/>
          <w:bCs w:val="0"/>
        </w:rPr>
      </w:pPr>
      <w:r w:rsidRPr="009172EF">
        <w:rPr>
          <w:rStyle w:val="initial12"/>
          <w:b/>
          <w:bCs w:val="0"/>
        </w:rPr>
        <w:t>I</w:t>
      </w:r>
      <w:r w:rsidRPr="009172EF">
        <w:rPr>
          <w:b/>
          <w:bCs w:val="0"/>
          <w:sz w:val="18"/>
          <w:szCs w:val="18"/>
        </w:rPr>
        <w:t>NTRODUCTION</w:t>
      </w:r>
      <w:r w:rsidRPr="009172EF">
        <w:rPr>
          <w:b/>
          <w:bCs w:val="0"/>
        </w:rPr>
        <w:t xml:space="preserve"> </w:t>
      </w:r>
    </w:p>
    <w:p w14:paraId="24709802" w14:textId="67B12EE4" w:rsidR="00B77405" w:rsidRDefault="00B77405" w:rsidP="00B72962">
      <w:pPr>
        <w:ind w:firstLine="284"/>
      </w:pPr>
      <w:r w:rsidRPr="00B77405">
        <w:t>In recent years, biosensors have emerged as pivotal tools in medical diagnostics, offering sensitive and selective detection of biomolecules with broad applications in disease diagnosis and monitoring. Molecularly imprinted polymer (MIP) biosensors, in particular, have got</w:t>
      </w:r>
      <w:r w:rsidR="00026DEC">
        <w:t>ten</w:t>
      </w:r>
      <w:r w:rsidRPr="00B77405">
        <w:t xml:space="preserve"> attention due to their ability to mimic natural recognition processes, providing a molecularly selective platform for target analyte </w:t>
      </w:r>
      <w:r w:rsidR="0079733D" w:rsidRPr="00B77405">
        <w:t>detection</w:t>
      </w:r>
      <w:r w:rsidR="0079733D">
        <w:t xml:space="preserve"> </w:t>
      </w:r>
      <w:r w:rsidR="006427A7">
        <w:fldChar w:fldCharType="begin"/>
      </w:r>
      <w:r w:rsidR="006427A7">
        <w:instrText xml:space="preserve"> ADDIN EN.CITE &lt;EndNote&gt;&lt;Cite&gt;&lt;Author&gt;Li&lt;/Author&gt;&lt;Year&gt;2024&lt;/Year&gt;&lt;RecNum&gt;15&lt;/RecNum&gt;&lt;DisplayText&gt;[1]&lt;/DisplayText&gt;&lt;record&gt;&lt;rec-number&gt;15&lt;/rec-number&gt;&lt;foreign-keys&gt;&lt;key app="EN" db-id="xdsszf5r7prpfve5rv8v2d92esxv95zddrft" timestamp="1705657771"&gt;15&lt;/key&gt;&lt;/foreign-keys&gt;&lt;ref-type name="Journal Article"&gt;17&lt;/ref-type&gt;&lt;contributors&gt;&lt;authors&gt;&lt;author&gt;Li, Yixuan&lt;/author&gt;&lt;author&gt;Luo, Liuxiong&lt;/author&gt;&lt;author&gt;Kong, Yingqi&lt;/author&gt;&lt;author&gt;Li, Yujia&lt;/author&gt;&lt;author&gt;Wang, Quansheng&lt;/author&gt;&lt;author&gt;Wang, Mingqing&lt;/author&gt;&lt;author&gt;Li, Ying&lt;/author&gt;&lt;author&gt;Davenport, Andrew&lt;/author&gt;&lt;author&gt;Li, Bing&lt;/author&gt;&lt;/authors&gt;&lt;/contributors&gt;&lt;titles&gt;&lt;title&gt;Recent advances in molecularly imprinted polymer-based electrochemical sensors&lt;/title&gt;&lt;secondary-title&gt;Biosensors and Bioelectronics&lt;/secondary-title&gt;&lt;/titles&gt;&lt;periodical&gt;&lt;full-title&gt;Biosensors and Bioelectronics&lt;/full-title&gt;&lt;/periodical&gt;&lt;pages&gt;116018&lt;/pages&gt;&lt;dates&gt;&lt;year&gt;2024&lt;/year&gt;&lt;/dates&gt;&lt;isbn&gt;0956-5663&lt;/isbn&gt;&lt;urls&gt;&lt;/urls&gt;&lt;/record&gt;&lt;/Cite&gt;&lt;/EndNote&gt;</w:instrText>
      </w:r>
      <w:r w:rsidR="006427A7">
        <w:fldChar w:fldCharType="separate"/>
      </w:r>
      <w:r w:rsidR="006427A7">
        <w:rPr>
          <w:noProof/>
        </w:rPr>
        <w:t>[1]</w:t>
      </w:r>
      <w:r w:rsidR="006427A7">
        <w:fldChar w:fldCharType="end"/>
      </w:r>
      <w:r w:rsidRPr="00B77405">
        <w:t>.</w:t>
      </w:r>
    </w:p>
    <w:p w14:paraId="46EA236A" w14:textId="131E15DB" w:rsidR="0008277A" w:rsidRDefault="0008277A" w:rsidP="00B72962">
      <w:pPr>
        <w:ind w:firstLine="284"/>
      </w:pPr>
      <w:r w:rsidRPr="0008277A">
        <w:t xml:space="preserve">The rapid advancement in </w:t>
      </w:r>
      <w:r w:rsidR="00B77405">
        <w:t>bio</w:t>
      </w:r>
      <w:r w:rsidRPr="0008277A">
        <w:t xml:space="preserve">sensor technology has </w:t>
      </w:r>
      <w:r w:rsidR="00B77405" w:rsidRPr="0008277A">
        <w:t>forced</w:t>
      </w:r>
      <w:r w:rsidRPr="0008277A">
        <w:t xml:space="preserve"> the development of screen-printed </w:t>
      </w:r>
      <w:r w:rsidR="000D2F95">
        <w:t xml:space="preserve">ink </w:t>
      </w:r>
      <w:r w:rsidRPr="0008277A">
        <w:t>electrodes</w:t>
      </w:r>
      <w:r w:rsidR="00B77405">
        <w:t xml:space="preserve">. </w:t>
      </w:r>
      <w:r w:rsidR="000C3791" w:rsidRPr="000C3791">
        <w:t xml:space="preserve">These electrodes are known for being economical, stable, and simple to </w:t>
      </w:r>
      <w:proofErr w:type="gramStart"/>
      <w:r w:rsidR="000C3791">
        <w:t>fabricat</w:t>
      </w:r>
      <w:r w:rsidR="00C218F2">
        <w:t>ion</w:t>
      </w:r>
      <w:proofErr w:type="gramEnd"/>
      <w:r w:rsidR="000C3791" w:rsidRPr="000C3791">
        <w:t>.</w:t>
      </w:r>
      <w:r w:rsidR="000C3791">
        <w:t xml:space="preserve"> </w:t>
      </w:r>
      <w:r w:rsidRPr="0008277A">
        <w:t xml:space="preserve">However, the realization of their full potential hinges upon the establishment of robust quality control strategies to ensure reproducibility and reliability in </w:t>
      </w:r>
      <w:r w:rsidR="000D2F95">
        <w:t>bio</w:t>
      </w:r>
      <w:r w:rsidRPr="0008277A">
        <w:t>sensing performance</w:t>
      </w:r>
      <w:r w:rsidR="006427A7">
        <w:fldChar w:fldCharType="begin"/>
      </w:r>
      <w:r w:rsidR="006427A7">
        <w:instrText xml:space="preserve"> ADDIN EN.CITE &lt;EndNote&gt;&lt;Cite&gt;&lt;Author&gt;Harris&lt;/Author&gt;&lt;Year&gt;2008&lt;/Year&gt;&lt;RecNum&gt;14&lt;/RecNum&gt;&lt;DisplayText&gt;[2]&lt;/DisplayText&gt;&lt;record&gt;&lt;rec-number&gt;14&lt;/rec-number&gt;&lt;foreign-keys&gt;&lt;key app="EN" db-id="xdsszf5r7prpfve5rv8v2d92esxv95zddrft" timestamp="1705656931"&gt;14&lt;/key&gt;&lt;/foreign-keys&gt;&lt;ref-type name="Journal Article"&gt;17&lt;/ref-type&gt;&lt;contributors&gt;&lt;authors&gt;&lt;author&gt;Harris, Alexander R&lt;/author&gt;&lt;author&gt;Zhang, Jie&lt;/author&gt;&lt;author&gt;Konash, Anastassija&lt;/author&gt;&lt;author&gt;Elton, Darrell&lt;/author&gt;&lt;author&gt;Hyland, Mark&lt;/author&gt;&lt;author&gt;Bond, Alan M&lt;/author&gt;&lt;/authors&gt;&lt;/contributors&gt;&lt;titles&gt;&lt;title&gt;Efficient strategy for quality control of screen-printed carbon ink disposable sensor electrodes based on simultaneous evaluation of resistance, capacitance and Faradaic current by Fourier transform AC voltammetry&lt;/title&gt;&lt;secondary-title&gt;Journal of Solid State Electrochemistry&lt;/secondary-title&gt;&lt;/titles&gt;&lt;periodical&gt;&lt;full-title&gt;Journal of Solid State Electrochemistry&lt;/full-title&gt;&lt;/periodical&gt;&lt;pages&gt;1301-1315&lt;/pages&gt;&lt;volume&gt;12&lt;/volume&gt;&lt;number&gt;10&lt;/number&gt;&lt;dates&gt;&lt;year&gt;2008&lt;/year&gt;&lt;/dates&gt;&lt;isbn&gt;1432-8488&lt;/isbn&gt;&lt;urls&gt;&lt;/urls&gt;&lt;/record&gt;&lt;/Cite&gt;&lt;/EndNote&gt;</w:instrText>
      </w:r>
      <w:r w:rsidR="006427A7">
        <w:fldChar w:fldCharType="separate"/>
      </w:r>
      <w:r w:rsidR="006427A7">
        <w:rPr>
          <w:noProof/>
        </w:rPr>
        <w:t>[2]</w:t>
      </w:r>
      <w:r w:rsidR="006427A7">
        <w:fldChar w:fldCharType="end"/>
      </w:r>
      <w:r w:rsidRPr="0008277A">
        <w:t>.</w:t>
      </w:r>
    </w:p>
    <w:p w14:paraId="5CAA3962" w14:textId="493F693C" w:rsidR="000D2F95" w:rsidRDefault="000D2F95" w:rsidP="00B72962">
      <w:pPr>
        <w:ind w:firstLine="284"/>
      </w:pPr>
      <w:r w:rsidRPr="000D2F95">
        <w:t xml:space="preserve">Variations in ink properties, substrate characteristics, and </w:t>
      </w:r>
      <w:r>
        <w:t xml:space="preserve">fabrication methods and </w:t>
      </w:r>
      <w:r w:rsidRPr="000D2F95">
        <w:t xml:space="preserve">conditions can lead to disparities in electrochemical performance, impacting the accuracy and precision of </w:t>
      </w:r>
      <w:r>
        <w:t>prepared MIP biosensor</w:t>
      </w:r>
      <w:r w:rsidR="007A7959">
        <w:t>s</w:t>
      </w:r>
      <w:r>
        <w:t>.</w:t>
      </w:r>
      <w:r w:rsidR="00647A38">
        <w:t xml:space="preserve"> </w:t>
      </w:r>
      <w:r w:rsidR="00647A38" w:rsidRPr="00647A38">
        <w:t xml:space="preserve">Furthermore, a primary impediment to the commercialization of this technology lies in the inherent randomness of the production process. This unpredictability poses a significant challenge in scaling up the manufacturing process to meet the requirements of mass production. </w:t>
      </w:r>
      <w:r w:rsidRPr="000D2F95">
        <w:t xml:space="preserve"> This necessitates the development of an efficient quality control strategy tailored to address these challenges and enhance the overall reliability of such </w:t>
      </w:r>
      <w:r>
        <w:t>prepared biosensors</w:t>
      </w:r>
      <w:r w:rsidRPr="000D2F95">
        <w:t>.</w:t>
      </w:r>
    </w:p>
    <w:p w14:paraId="1F5D6483" w14:textId="7B9896AD" w:rsidR="0008277A" w:rsidRPr="0008277A" w:rsidRDefault="00375618" w:rsidP="00B72962">
      <w:pPr>
        <w:ind w:firstLine="284"/>
      </w:pPr>
      <w:r w:rsidRPr="00375618">
        <w:t>Notably, the electro</w:t>
      </w:r>
      <w:r>
        <w:t>-</w:t>
      </w:r>
      <w:r w:rsidRPr="00375618">
        <w:t xml:space="preserve">fabrication procedure, a critical step in biosensor development, demands stringent quality control measures to ensure the reproducibility and reliability of the fabricated electrodes. </w:t>
      </w:r>
      <w:r w:rsidR="00402B31">
        <w:t>The electro-fabrication process is governed by several key parameters essential for the optimal development of molecularly imprinted polymer (MIP) biosensors. These parameters encompass (</w:t>
      </w:r>
      <w:proofErr w:type="spellStart"/>
      <w:r w:rsidR="00402B31">
        <w:t>i</w:t>
      </w:r>
      <w:proofErr w:type="spellEnd"/>
      <w:r w:rsidR="00402B31">
        <w:t xml:space="preserve">) the applied potential, characterized by either voltage or current; (ii) the potential scan rate, including periodic potential pulses employed during deposition cycles; and (iii) the limitation of electrical density on the electrode surface. The successful electro-fabrication of MIP biosensors hinges upon a meticulous series of optimizations that intricately control the surface morphology, density, and film </w:t>
      </w:r>
      <w:r w:rsidR="00EB0985">
        <w:t xml:space="preserve">thickness </w:t>
      </w:r>
      <w:r w:rsidR="006427A7">
        <w:fldChar w:fldCharType="begin"/>
      </w:r>
      <w:r w:rsidR="006427A7">
        <w:instrText xml:space="preserve"> ADDIN EN.CITE &lt;EndNote&gt;&lt;Cite&gt;&lt;Author&gt;Kan&lt;/Author&gt;&lt;Year&gt;2012&lt;/Year&gt;&lt;RecNum&gt;11&lt;/RecNum&gt;&lt;DisplayText&gt;[3, 4]&lt;/DisplayText&gt;&lt;record&gt;&lt;rec-number&gt;11&lt;/rec-number&gt;&lt;foreign-keys&gt;&lt;key app="EN" db-id="xdsszf5r7prpfve5rv8v2d92esxv95zddrft" timestamp="1705656400"&gt;11&lt;/key&gt;&lt;/foreign-keys&gt;&lt;ref-type name="Journal Article"&gt;17&lt;/ref-type&gt;&lt;contributors&gt;&lt;authors&gt;&lt;author&gt;Kan, Xianwen&lt;/author&gt;&lt;author&gt;Xing, Zonglan&lt;/author&gt;&lt;author&gt;Zhu, Anhong&lt;/author&gt;&lt;author&gt;Zhao, Zhe&lt;/author&gt;&lt;author&gt;Xu, Guilin&lt;/author&gt;&lt;author&gt;Li, Chen&lt;/author&gt;&lt;author&gt;Zhou, Hong&lt;/author&gt;&lt;/authors&gt;&lt;/contributors&gt;&lt;titles&gt;&lt;title&gt;Molecularly imprinted polymers based electrochemical sensor for bovine hemoglobin recognition&lt;/title&gt;&lt;secondary-title&gt;Sensors and Actuators B: Chemical&lt;/secondary-title&gt;&lt;/titles&gt;&lt;periodical&gt;&lt;full-title&gt;Sensors and Actuators B: Chemical&lt;/full-title&gt;&lt;/periodical&gt;&lt;pages&gt;395-401&lt;/pages&gt;&lt;volume&gt;168&lt;/volume&gt;&lt;dates&gt;&lt;year&gt;2012&lt;/year&gt;&lt;/dates&gt;&lt;isbn&gt;0925-4005&lt;/isbn&gt;&lt;urls&gt;&lt;/urls&gt;&lt;/record&gt;&lt;/Cite&gt;&lt;Cite&gt;&lt;Author&gt;Ribeiro&lt;/Author&gt;&lt;Year&gt;2017&lt;/Year&gt;&lt;RecNum&gt;12&lt;/RecNum&gt;&lt;record&gt;&lt;rec-number&gt;12&lt;/rec-number&gt;&lt;foreign-keys&gt;&lt;key app="EN" db-id="xdsszf5r7prpfve5rv8v2d92esxv95zddrft" timestamp="1705656418"&gt;12&lt;/key&gt;&lt;/foreign-keys&gt;&lt;ref-type name="Journal Article"&gt;17&lt;/ref-type&gt;&lt;contributors&gt;&lt;authors&gt;&lt;author&gt;Ribeiro, JA&lt;/author&gt;&lt;author&gt;Pereira, CM&lt;/author&gt;&lt;author&gt;Silva, AF&lt;/author&gt;&lt;author&gt;Sales, M Goreti F&lt;/author&gt;&lt;/authors&gt;&lt;/contributors&gt;&lt;titles&gt;&lt;title&gt;Electrochemical detection of cardiac biomarker myoglobin using polyphenol as imprinted polymer receptor&lt;/title&gt;&lt;secondary-title&gt;Analytica Chimica Acta&lt;/secondary-title&gt;&lt;/titles&gt;&lt;periodical&gt;&lt;full-title&gt;Analytica Chimica Acta&lt;/full-title&gt;&lt;/periodical&gt;&lt;pages&gt;41-52&lt;/pages&gt;&lt;volume&gt;981&lt;/volume&gt;&lt;dates&gt;&lt;year&gt;2017&lt;/year&gt;&lt;/dates&gt;&lt;isbn&gt;0003-2670&lt;/isbn&gt;&lt;urls&gt;&lt;/urls&gt;&lt;/record&gt;&lt;/Cite&gt;&lt;/EndNote&gt;</w:instrText>
      </w:r>
      <w:r w:rsidR="006427A7">
        <w:fldChar w:fldCharType="separate"/>
      </w:r>
      <w:r w:rsidR="006427A7">
        <w:rPr>
          <w:noProof/>
        </w:rPr>
        <w:t>[3, 4]</w:t>
      </w:r>
      <w:r w:rsidR="006427A7">
        <w:fldChar w:fldCharType="end"/>
      </w:r>
      <w:r w:rsidR="00402B31">
        <w:t xml:space="preserve">. This strategic tuning is essential to modulate the capacity for charge transfer through the electrode, thereby influencing the biosensor's overall performance. Consequently, the electro-fabrication process serves as a critical determinant, necessitating precise adjustments to achieve the desired characteristics and functionality of the MIP </w:t>
      </w:r>
      <w:r w:rsidR="0079733D">
        <w:t xml:space="preserve">biosensor </w:t>
      </w:r>
      <w:r w:rsidR="006427A7">
        <w:fldChar w:fldCharType="begin"/>
      </w:r>
      <w:r w:rsidR="006427A7">
        <w:instrText xml:space="preserve"> ADDIN EN.CITE &lt;EndNote&gt;&lt;Cite&gt;&lt;Author&gt;Park&lt;/Author&gt;&lt;Year&gt;2022&lt;/Year&gt;&lt;RecNum&gt;13&lt;/RecNum&gt;&lt;DisplayText&gt;[5]&lt;/DisplayText&gt;&lt;record&gt;&lt;rec-number&gt;13&lt;/rec-number&gt;&lt;foreign-keys&gt;&lt;key app="EN" db-id="xdsszf5r7prpfve5rv8v2d92esxv95zddrft" timestamp="1705656612"&gt;13&lt;/key&gt;&lt;/foreign-keys&gt;&lt;ref-type name="Journal Article"&gt;17&lt;/ref-type&gt;&lt;contributors&gt;&lt;authors&gt;&lt;author&gt;Park, Rowoon&lt;/author&gt;&lt;author&gt;Jeon, Sangheon&lt;/author&gt;&lt;author&gt;Jeong, Jeonghwa&lt;/author&gt;&lt;author&gt;Park, Shin-Young&lt;/author&gt;&lt;author&gt;Han, Dong-Wook&lt;/author&gt;&lt;author&gt;Hong, Suck Won&lt;/author&gt;&lt;/authors&gt;&lt;/contributors&gt;&lt;titles&gt;&lt;title&gt;Recent advances of point-of-care devices integrated with molecularly imprinted polymers-based biosensors: From biomolecule sensing design to intraoral fluid testing&lt;/title&gt;&lt;secondary-title&gt;Biosensors&lt;/secondary-title&gt;&lt;/titles&gt;&lt;periodical&gt;&lt;full-title&gt;Biosensors&lt;/full-title&gt;&lt;/periodical&gt;&lt;pages&gt;136&lt;/pages&gt;&lt;volume&gt;12&lt;/volume&gt;&lt;number&gt;3&lt;/number&gt;&lt;dates&gt;&lt;year&gt;2022&lt;/year&gt;&lt;/dates&gt;&lt;isbn&gt;2079-6374&lt;/isbn&gt;&lt;urls&gt;&lt;/urls&gt;&lt;/record&gt;&lt;/Cite&gt;&lt;/EndNote&gt;</w:instrText>
      </w:r>
      <w:r w:rsidR="006427A7">
        <w:fldChar w:fldCharType="separate"/>
      </w:r>
      <w:r w:rsidR="006427A7">
        <w:rPr>
          <w:noProof/>
        </w:rPr>
        <w:t>[5]</w:t>
      </w:r>
      <w:r w:rsidR="006427A7">
        <w:fldChar w:fldCharType="end"/>
      </w:r>
      <w:r w:rsidR="00402B31">
        <w:t>.</w:t>
      </w:r>
      <w:r w:rsidR="00EB0985" w:rsidRPr="00EB0985">
        <w:t xml:space="preserve"> The process of MIP biosensor fabrication involves complex steps, including the </w:t>
      </w:r>
      <w:r w:rsidR="00EB0985" w:rsidRPr="00EB0985">
        <w:lastRenderedPageBreak/>
        <w:t xml:space="preserve">electrodeposition of redox solution, </w:t>
      </w:r>
      <w:proofErr w:type="spellStart"/>
      <w:r w:rsidR="00EB0985" w:rsidRPr="00EB0985">
        <w:t>electropolymerization</w:t>
      </w:r>
      <w:proofErr w:type="spellEnd"/>
      <w:r w:rsidR="00EB0985" w:rsidRPr="00EB0985">
        <w:t xml:space="preserve"> of MIP solution</w:t>
      </w:r>
      <w:r w:rsidR="00C07DE8">
        <w:t>,</w:t>
      </w:r>
      <w:r w:rsidR="00EB0985" w:rsidRPr="00EB0985">
        <w:t xml:space="preserve"> and washing step for removing the target from MIP film. The screening of electrodes during this electro-fabrication procedure is paramount to identify and eliminate defects or irregularities that may compromise the biosensor's overall performance</w:t>
      </w:r>
      <w:r w:rsidR="001A60BD">
        <w:fldChar w:fldCharType="begin"/>
      </w:r>
      <w:r w:rsidR="001A60BD">
        <w:instrText xml:space="preserve"> ADDIN EN.CITE &lt;EndNote&gt;&lt;Cite&gt;&lt;Author&gt;Marimuthu&lt;/Author&gt;&lt;Year&gt;2024&lt;/Year&gt;&lt;RecNum&gt;18&lt;/RecNum&gt;&lt;DisplayText&gt;[6]&lt;/DisplayText&gt;&lt;record&gt;&lt;rec-number&gt;18&lt;/rec-number&gt;&lt;foreign-keys&gt;&lt;key app="EN" db-id="xdsszf5r7prpfve5rv8v2d92esxv95zddrft" timestamp="1711883641"&gt;18&lt;/key&gt;&lt;/foreign-keys&gt;&lt;ref-type name="Book Section"&gt;5&lt;/ref-type&gt;&lt;contributors&gt;&lt;authors&gt;&lt;author&gt;Marimuthu, Mohana&lt;/author&gt;&lt;author&gt;Kanagaraj, Ramya&lt;/author&gt;&lt;author&gt;Velayutham, Ravichandiran&lt;/author&gt;&lt;author&gt;Joseph, James&lt;/author&gt;&lt;author&gt;Veerapandian, Murugan&lt;/author&gt;&lt;/authors&gt;&lt;secondary-authors&gt;&lt;author&gt;Veerapandian, Murugan&lt;/author&gt;&lt;author&gt;Joseph, James&lt;/author&gt;&lt;author&gt;Marimuthu, Mohana&lt;/author&gt;&lt;/secondary-authors&gt;&lt;/contributors&gt;&lt;titles&gt;&lt;title&gt;Chapter 20 - Commercialization and safety aspects of biosensing technologies&lt;/title&gt;&lt;secondary-title&gt;Health and Environmental Applications of Biosensing Technologies&lt;/secondary-title&gt;&lt;/titles&gt;&lt;pages&gt;425-438&lt;/pages&gt;&lt;keywords&gt;&lt;keyword&gt;Healthcare devices&lt;/keyword&gt;&lt;keyword&gt;biosensing technologies&lt;/keyword&gt;&lt;keyword&gt;biosensors&lt;/keyword&gt;&lt;keyword&gt;Internet of Things&lt;/keyword&gt;&lt;keyword&gt;immune response&lt;/keyword&gt;&lt;keyword&gt;machine learning&lt;/keyword&gt;&lt;/keywords&gt;&lt;dates&gt;&lt;year&gt;2024&lt;/year&gt;&lt;pub-dates&gt;&lt;date&gt;2024/01/01/&lt;/date&gt;&lt;/pub-dates&gt;&lt;/dates&gt;&lt;publisher&gt;Elsevier&lt;/publisher&gt;&lt;isbn&gt;978-0-443-19039-1&lt;/isbn&gt;&lt;urls&gt;&lt;related-urls&gt;&lt;url&gt;https://www.sciencedirect.com/science/article/pii/B9780443190391000201&lt;/url&gt;&lt;/related-urls&gt;&lt;/urls&gt;&lt;electronic-resource-num&gt;https://doi.org/10.1016/B978-0-443-19039-1.00020-1&lt;/electronic-resource-num&gt;&lt;/record&gt;&lt;/Cite&gt;&lt;/EndNote&gt;</w:instrText>
      </w:r>
      <w:r w:rsidR="001A60BD">
        <w:fldChar w:fldCharType="separate"/>
      </w:r>
      <w:r w:rsidR="001A60BD">
        <w:rPr>
          <w:noProof/>
        </w:rPr>
        <w:t>[6]</w:t>
      </w:r>
      <w:r w:rsidR="001A60BD">
        <w:fldChar w:fldCharType="end"/>
      </w:r>
      <w:r w:rsidR="00EB0985" w:rsidRPr="00EB0985">
        <w:t>.</w:t>
      </w:r>
    </w:p>
    <w:p w14:paraId="2672FC31" w14:textId="0D4B9A4E" w:rsidR="0008277A" w:rsidRDefault="0008277A" w:rsidP="00B72962">
      <w:pPr>
        <w:ind w:firstLine="284"/>
      </w:pPr>
      <w:r w:rsidRPr="0008277A">
        <w:t xml:space="preserve">In this context, this article proposes a comprehensive strategy for the quality control of </w:t>
      </w:r>
      <w:r w:rsidR="001A60BD">
        <w:t xml:space="preserve">carbon </w:t>
      </w:r>
      <w:r w:rsidRPr="0008277A">
        <w:t>screen-printed disposable</w:t>
      </w:r>
      <w:r w:rsidR="001A60BD">
        <w:t xml:space="preserve"> </w:t>
      </w:r>
      <w:r w:rsidRPr="0008277A">
        <w:t xml:space="preserve">electrodes. By </w:t>
      </w:r>
      <w:r w:rsidR="005830D7">
        <w:t>combining</w:t>
      </w:r>
      <w:r w:rsidRPr="0008277A">
        <w:t xml:space="preserve"> innovative manufacturing techniques with rigorous quality assessment protocols, our approach aims to not only identify and rectify potential inconsistencies but also to advance the broader field of electrochemical sensing. Through this endeavor, we aim to provide a foundation for researchers and practitioners to produce electrodes with enhanced performance and reliability.</w:t>
      </w:r>
    </w:p>
    <w:p w14:paraId="476ED89D" w14:textId="35F1504F" w:rsidR="00375618" w:rsidRPr="0008277A" w:rsidRDefault="00936E72" w:rsidP="00B72962">
      <w:pPr>
        <w:ind w:firstLine="284"/>
      </w:pPr>
      <w:r w:rsidRPr="00936E72">
        <w:t>Our study addresses this crucial aspect by proposing an efficient strategy for quality control during the electro</w:t>
      </w:r>
      <w:r w:rsidR="00C07DE8">
        <w:t>-</w:t>
      </w:r>
      <w:r w:rsidRPr="00936E72">
        <w:t>fabrication process. By implementing advanced screening techniques, such as impedance spectroscopy and cyclic voltammetry, we aim to identify and rectify electrode irregularities, ensuring consistent and high-quality MIP layer deposition.</w:t>
      </w:r>
      <w:r w:rsidR="005830D7">
        <w:t xml:space="preserve"> To prove our approach, we developed an MIP biosensor to detect </w:t>
      </w:r>
      <w:r w:rsidR="005830D7" w:rsidRPr="005830D7">
        <w:t>Glial Fibrillary Acidic Protein</w:t>
      </w:r>
      <w:r w:rsidR="005830D7">
        <w:t>.</w:t>
      </w:r>
      <w:r w:rsidR="001A60BD">
        <w:t xml:space="preserve"> GFAP</w:t>
      </w:r>
      <w:r w:rsidR="001A60BD" w:rsidRPr="001A60BD">
        <w:t xml:space="preserve"> has emerged as a potential biomarker for various neurodegenerative disorders, including Alzheimer's disease and traumatic brain injuries. The precise and timely detection of GFAP holds great promise for advancing our understanding of these conditions and improving patient outcomes.</w:t>
      </w:r>
      <w:r w:rsidR="001A60BD">
        <w:t xml:space="preserve"> </w:t>
      </w:r>
      <w:r w:rsidRPr="00936E72">
        <w:t xml:space="preserve"> This meticulous approach contributes to the reliability and reproducibility of the biosensor</w:t>
      </w:r>
      <w:r w:rsidR="005830D7">
        <w:t>.</w:t>
      </w:r>
    </w:p>
    <w:p w14:paraId="6B698B96" w14:textId="04190094" w:rsidR="00465D07" w:rsidRPr="009172EF" w:rsidRDefault="00465D07" w:rsidP="004F3CC1">
      <w:pPr>
        <w:pStyle w:val="heading10"/>
        <w:rPr>
          <w:rStyle w:val="AbsatzNormal"/>
          <w:b/>
          <w:bCs w:val="0"/>
          <w:sz w:val="18"/>
          <w:szCs w:val="18"/>
        </w:rPr>
      </w:pPr>
      <w:r w:rsidRPr="009172EF">
        <w:rPr>
          <w:rStyle w:val="AbsatzNormal"/>
          <w:b/>
          <w:bCs w:val="0"/>
          <w:sz w:val="24"/>
          <w:szCs w:val="24"/>
        </w:rPr>
        <w:t>M</w:t>
      </w:r>
      <w:r w:rsidRPr="009172EF">
        <w:rPr>
          <w:rStyle w:val="AbsatzNormal"/>
          <w:b/>
          <w:bCs w:val="0"/>
          <w:sz w:val="18"/>
          <w:szCs w:val="18"/>
        </w:rPr>
        <w:t>ater</w:t>
      </w:r>
      <w:r w:rsidR="00A91AC9">
        <w:rPr>
          <w:rStyle w:val="AbsatzNormal"/>
          <w:b/>
          <w:bCs w:val="0"/>
          <w:sz w:val="18"/>
          <w:szCs w:val="18"/>
        </w:rPr>
        <w:t>iA</w:t>
      </w:r>
      <w:r w:rsidRPr="009172EF">
        <w:rPr>
          <w:rStyle w:val="AbsatzNormal"/>
          <w:b/>
          <w:bCs w:val="0"/>
          <w:sz w:val="18"/>
          <w:szCs w:val="18"/>
        </w:rPr>
        <w:t xml:space="preserve">l </w:t>
      </w:r>
      <w:r w:rsidR="004F3CC1" w:rsidRPr="009172EF">
        <w:rPr>
          <w:rStyle w:val="AbsatzNormal"/>
          <w:b/>
          <w:bCs w:val="0"/>
          <w:sz w:val="18"/>
          <w:szCs w:val="18"/>
        </w:rPr>
        <w:t xml:space="preserve">and </w:t>
      </w:r>
      <w:r w:rsidR="00C81183" w:rsidRPr="009172EF">
        <w:rPr>
          <w:rStyle w:val="AbsatzNormal"/>
          <w:b/>
          <w:bCs w:val="0"/>
          <w:sz w:val="18"/>
          <w:szCs w:val="18"/>
        </w:rPr>
        <w:t>Methodology</w:t>
      </w:r>
    </w:p>
    <w:p w14:paraId="7C43C487" w14:textId="5C766DA0" w:rsidR="00C151FD" w:rsidRPr="009172EF" w:rsidRDefault="00C151FD" w:rsidP="00681D30">
      <w:pPr>
        <w:ind w:firstLine="0"/>
        <w:rPr>
          <w:b/>
          <w:bCs/>
        </w:rPr>
      </w:pPr>
      <w:r w:rsidRPr="009172EF">
        <w:rPr>
          <w:b/>
          <w:bCs/>
        </w:rPr>
        <w:t xml:space="preserve">3.1 Preparation </w:t>
      </w:r>
      <w:r w:rsidR="00B72F0D" w:rsidRPr="009172EF">
        <w:rPr>
          <w:b/>
          <w:bCs/>
        </w:rPr>
        <w:t>p</w:t>
      </w:r>
      <w:r w:rsidRPr="009172EF">
        <w:rPr>
          <w:b/>
          <w:bCs/>
        </w:rPr>
        <w:t xml:space="preserve">rocess of GFAP MIP </w:t>
      </w:r>
      <w:r w:rsidR="00B72F0D" w:rsidRPr="009172EF">
        <w:rPr>
          <w:b/>
          <w:bCs/>
        </w:rPr>
        <w:t>b</w:t>
      </w:r>
      <w:r w:rsidRPr="009172EF">
        <w:rPr>
          <w:b/>
          <w:bCs/>
        </w:rPr>
        <w:t>iosensors</w:t>
      </w:r>
    </w:p>
    <w:p w14:paraId="78306D18" w14:textId="641A8479" w:rsidR="00EB6697" w:rsidRDefault="00C151FD" w:rsidP="00B72962">
      <w:pPr>
        <w:ind w:firstLine="284"/>
      </w:pPr>
      <w:r w:rsidRPr="00C151FD">
        <w:t xml:space="preserve">The fabrication process of the </w:t>
      </w:r>
      <w:r>
        <w:t xml:space="preserve">GFAP </w:t>
      </w:r>
      <w:r w:rsidRPr="00C151FD">
        <w:t xml:space="preserve">MIP biosensor is shown in </w:t>
      </w:r>
      <w:r>
        <w:t>Figure 1</w:t>
      </w:r>
      <w:r w:rsidRPr="00C151FD">
        <w:t xml:space="preserve">. In the first step, the </w:t>
      </w:r>
      <w:r>
        <w:t>carbon/Graphene</w:t>
      </w:r>
      <w:r w:rsidR="00C07DE8">
        <w:t xml:space="preserve">/poly </w:t>
      </w:r>
      <w:r w:rsidR="007249BB" w:rsidRPr="007249BB">
        <w:t>(3,4-ethylenedioxythiophene) polystyrene sulfonate (PEDOT:PSS)</w:t>
      </w:r>
      <w:r w:rsidR="007249BB">
        <w:t xml:space="preserve"> screen-printed</w:t>
      </w:r>
      <w:r>
        <w:t xml:space="preserve"> </w:t>
      </w:r>
      <w:r w:rsidRPr="00C151FD">
        <w:t>electrode</w:t>
      </w:r>
      <w:r w:rsidR="007249BB">
        <w:t xml:space="preserve"> </w:t>
      </w:r>
      <w:r w:rsidR="006427A7">
        <w:fldChar w:fldCharType="begin"/>
      </w:r>
      <w:r w:rsidR="001A60BD">
        <w:instrText xml:space="preserve"> ADDIN EN.CITE &lt;EndNote&gt;&lt;Cite&gt;&lt;Author&gt;Salahandish&lt;/Author&gt;&lt;Year&gt;2022&lt;/Year&gt;&lt;RecNum&gt;16&lt;/RecNum&gt;&lt;DisplayText&gt;[7]&lt;/DisplayText&gt;&lt;record&gt;&lt;rec-number&gt;16&lt;/rec-number&gt;&lt;foreign-keys&gt;&lt;key app="EN" db-id="xdsszf5r7prpfve5rv8v2d92esxv95zddrft" timestamp="1705912597"&gt;16&lt;/key&gt;&lt;/foreign-keys&gt;&lt;ref-type name="Journal Article"&gt;17&lt;/ref-type&gt;&lt;contributors&gt;&lt;authors&gt;&lt;author&gt;Salahandish, Razieh&lt;/author&gt;&lt;author&gt;Haghayegh, Fatemeh&lt;/author&gt;&lt;author&gt;Khetani, Sultan&lt;/author&gt;&lt;author&gt;Hassani, Mohsen&lt;/author&gt;&lt;author&gt;Nezhad, Amir Sanati&lt;/author&gt;&lt;/authors&gt;&lt;/contributors&gt;&lt;titles&gt;&lt;title&gt;Immuno-affinity potent strip with pre-embedded intermixed PEDOT: PSS conductive polymers and graphene nanosheets for bio-ready electrochemical biosensing of central nervous system injury biomarkers&lt;/title&gt;&lt;secondary-title&gt;ACS Applied Materials &amp;amp; Interfaces&lt;/secondary-title&gt;&lt;/titles&gt;&lt;periodical&gt;&lt;full-title&gt;ACS Applied Materials &amp;amp; Interfaces&lt;/full-title&gt;&lt;/periodical&gt;&lt;pages&gt;28651-28662&lt;/pages&gt;&lt;volume&gt;14&lt;/volume&gt;&lt;number&gt;25&lt;/number&gt;&lt;dates&gt;&lt;year&gt;2022&lt;/year&gt;&lt;/dates&gt;&lt;isbn&gt;1944-8244&lt;/isbn&gt;&lt;urls&gt;&lt;/urls&gt;&lt;/record&gt;&lt;/Cite&gt;&lt;/EndNote&gt;</w:instrText>
      </w:r>
      <w:r w:rsidR="006427A7">
        <w:fldChar w:fldCharType="separate"/>
      </w:r>
      <w:r w:rsidR="001A60BD">
        <w:rPr>
          <w:noProof/>
        </w:rPr>
        <w:t>[7]</w:t>
      </w:r>
      <w:r w:rsidR="006427A7">
        <w:fldChar w:fldCharType="end"/>
      </w:r>
      <w:r w:rsidRPr="00C151FD">
        <w:t xml:space="preserve"> was washed </w:t>
      </w:r>
      <w:r w:rsidR="0099512F">
        <w:t>triple times</w:t>
      </w:r>
      <w:r w:rsidRPr="00C151FD">
        <w:t xml:space="preserve"> with DI water and dried with nitrogen. In the next step, Prussian blue (PB) was electrochemically synthesized as the embedded redox probe on the surface of </w:t>
      </w:r>
      <w:r w:rsidR="0099512F" w:rsidRPr="00C151FD">
        <w:t>the</w:t>
      </w:r>
      <w:r w:rsidR="0099512F">
        <w:t xml:space="preserve"> screen-printed </w:t>
      </w:r>
      <w:r w:rsidRPr="00C151FD">
        <w:t xml:space="preserve">electrode. To achieve a stable and </w:t>
      </w:r>
      <w:r w:rsidR="0099512F">
        <w:t>reliable</w:t>
      </w:r>
      <w:r w:rsidRPr="00C151FD">
        <w:t xml:space="preserve"> redox signal, PB layers were synthesized</w:t>
      </w:r>
      <w:r w:rsidR="00C371EC">
        <w:t xml:space="preserve"> </w:t>
      </w:r>
      <w:r w:rsidRPr="00C151FD">
        <w:t xml:space="preserve">through the electro-deposition </w:t>
      </w:r>
      <w:r w:rsidR="00C371EC" w:rsidRPr="00C371EC">
        <w:t xml:space="preserve">by </w:t>
      </w:r>
      <w:r w:rsidR="0027492C">
        <w:t>putting</w:t>
      </w:r>
      <w:r w:rsidR="00C371EC" w:rsidRPr="00C371EC">
        <w:t xml:space="preserve"> 200 µl </w:t>
      </w:r>
      <w:r w:rsidR="00C371EC">
        <w:t>droplet of redox probe consist</w:t>
      </w:r>
      <w:r w:rsidR="00C07DE8">
        <w:t>ing</w:t>
      </w:r>
      <w:r w:rsidR="00C371EC" w:rsidRPr="00C371EC">
        <w:t xml:space="preserve"> </w:t>
      </w:r>
      <w:r w:rsidRPr="00C151FD">
        <w:t xml:space="preserve">of </w:t>
      </w:r>
      <w:r w:rsidR="0099512F">
        <w:t>3</w:t>
      </w:r>
      <w:r w:rsidRPr="00C151FD">
        <w:t xml:space="preserve"> mM K</w:t>
      </w:r>
      <w:r w:rsidRPr="007249BB">
        <w:rPr>
          <w:vertAlign w:val="subscript"/>
        </w:rPr>
        <w:t>3</w:t>
      </w:r>
      <w:proofErr w:type="gramStart"/>
      <w:r w:rsidRPr="00C151FD">
        <w:t>Fe(</w:t>
      </w:r>
      <w:proofErr w:type="gramEnd"/>
      <w:r w:rsidRPr="00C151FD">
        <w:t>CN)</w:t>
      </w:r>
      <w:r w:rsidRPr="007249BB">
        <w:rPr>
          <w:vertAlign w:val="subscript"/>
        </w:rPr>
        <w:t>6</w:t>
      </w:r>
      <w:r w:rsidRPr="00C151FD">
        <w:t xml:space="preserve">, and </w:t>
      </w:r>
      <w:r w:rsidR="0099512F">
        <w:t>3</w:t>
      </w:r>
      <w:r w:rsidRPr="00C151FD">
        <w:t xml:space="preserve"> mM FeCl</w:t>
      </w:r>
      <w:r w:rsidRPr="007249BB">
        <w:rPr>
          <w:vertAlign w:val="subscript"/>
        </w:rPr>
        <w:t>3</w:t>
      </w:r>
      <w:r w:rsidRPr="00C151FD">
        <w:t xml:space="preserve">, in the presence of 0.1 M HCl and 0.1 M </w:t>
      </w:r>
      <w:proofErr w:type="spellStart"/>
      <w:r w:rsidRPr="00C151FD">
        <w:t>KCl</w:t>
      </w:r>
      <w:proofErr w:type="spellEnd"/>
      <w:r w:rsidRPr="00C151FD">
        <w:t xml:space="preserve">. This synthesis was performed by a cyclic voltammetry (CV) method within the potential range of -0.2 to 0.6 V at a scan rate of 50 </w:t>
      </w:r>
      <w:proofErr w:type="gramStart"/>
      <w:r w:rsidRPr="00C151FD">
        <w:t>mV</w:t>
      </w:r>
      <w:r w:rsidR="00FA0266">
        <w:t>.</w:t>
      </w:r>
      <w:r w:rsidRPr="00C151FD">
        <w:t>s</w:t>
      </w:r>
      <w:proofErr w:type="gramEnd"/>
      <w:r w:rsidRPr="00FA0266">
        <w:rPr>
          <w:vertAlign w:val="superscript"/>
        </w:rPr>
        <w:t>−1</w:t>
      </w:r>
      <w:r w:rsidRPr="00C151FD">
        <w:t xml:space="preserve"> for 60 cycles. Then, the modified electrode was washed </w:t>
      </w:r>
      <w:r w:rsidR="00FA0266">
        <w:t>triple times</w:t>
      </w:r>
      <w:r w:rsidRPr="00C151FD">
        <w:t xml:space="preserve"> with </w:t>
      </w:r>
      <w:r w:rsidR="00FA0266">
        <w:t>DI</w:t>
      </w:r>
      <w:r w:rsidRPr="00C151FD">
        <w:t xml:space="preserve"> water</w:t>
      </w:r>
      <w:r w:rsidR="00FA0266">
        <w:t xml:space="preserve">. </w:t>
      </w:r>
      <w:r w:rsidRPr="00C151FD">
        <w:t xml:space="preserve">The </w:t>
      </w:r>
      <w:r w:rsidR="00FA0266">
        <w:t>molecularly imprinted</w:t>
      </w:r>
      <w:r w:rsidRPr="00C151FD">
        <w:t xml:space="preserve"> polymer</w:t>
      </w:r>
      <w:r w:rsidR="00FA0266">
        <w:t xml:space="preserve"> platform for GFAP as the target molecule</w:t>
      </w:r>
      <w:r w:rsidRPr="00C151FD">
        <w:t xml:space="preserve"> was electrochemically synthesized via </w:t>
      </w:r>
      <w:proofErr w:type="spellStart"/>
      <w:r w:rsidRPr="00C151FD">
        <w:t>electropolymerization</w:t>
      </w:r>
      <w:proofErr w:type="spellEnd"/>
      <w:r w:rsidRPr="00C151FD">
        <w:t xml:space="preserve"> using CV at 0 to 1 V potential range with a scan rate of 50 mV</w:t>
      </w:r>
      <w:r w:rsidR="00FA0266">
        <w:t>.</w:t>
      </w:r>
      <w:r w:rsidRPr="00C151FD">
        <w:t>s</w:t>
      </w:r>
      <w:r w:rsidRPr="00FA0266">
        <w:rPr>
          <w:vertAlign w:val="superscript"/>
        </w:rPr>
        <w:t>-1</w:t>
      </w:r>
      <w:r w:rsidRPr="00C151FD">
        <w:t xml:space="preserve"> for 10 cycles </w:t>
      </w:r>
      <w:r w:rsidR="00C371EC">
        <w:t xml:space="preserve">by </w:t>
      </w:r>
      <w:r w:rsidR="0027492C">
        <w:t>placing</w:t>
      </w:r>
      <w:r w:rsidR="00C371EC">
        <w:t xml:space="preserve"> 150 </w:t>
      </w:r>
      <w:r w:rsidR="00C371EC" w:rsidRPr="00C371EC">
        <w:t>µl droplet</w:t>
      </w:r>
      <w:r w:rsidR="00C371EC">
        <w:t xml:space="preserve"> of </w:t>
      </w:r>
      <w:r w:rsidRPr="00C151FD">
        <w:t xml:space="preserve"> </w:t>
      </w:r>
      <w:r w:rsidR="00C371EC">
        <w:t xml:space="preserve">MIP </w:t>
      </w:r>
      <w:r w:rsidRPr="00C151FD">
        <w:t xml:space="preserve">solution (pH = 7.4) containing </w:t>
      </w:r>
      <w:r w:rsidR="00FA0266">
        <w:t xml:space="preserve">25 </w:t>
      </w:r>
      <w:r w:rsidR="00AC5AE5" w:rsidRPr="00AC5AE5">
        <w:t>µg.ml</w:t>
      </w:r>
      <w:r w:rsidR="00AC5AE5" w:rsidRPr="00AC5AE5">
        <w:rPr>
          <w:vertAlign w:val="superscript"/>
        </w:rPr>
        <w:t>-1</w:t>
      </w:r>
      <w:r w:rsidR="00AC5AE5" w:rsidRPr="00AC5AE5">
        <w:t xml:space="preserve"> </w:t>
      </w:r>
      <w:r w:rsidR="007249BB" w:rsidRPr="00FA0266">
        <w:t>GFAP</w:t>
      </w:r>
      <w:r w:rsidRPr="00C151FD">
        <w:t xml:space="preserve">, </w:t>
      </w:r>
      <w:r w:rsidR="00AC5AE5">
        <w:t xml:space="preserve">60 </w:t>
      </w:r>
      <w:bookmarkStart w:id="1" w:name="_Hlk156850716"/>
      <w:r w:rsidR="00AC5AE5" w:rsidRPr="00AC5AE5">
        <w:t>µg.ml</w:t>
      </w:r>
      <w:r w:rsidR="00AC5AE5" w:rsidRPr="00AC5AE5">
        <w:rPr>
          <w:vertAlign w:val="superscript"/>
        </w:rPr>
        <w:t>-1</w:t>
      </w:r>
      <w:r w:rsidR="00AC5AE5" w:rsidRPr="00AC5AE5">
        <w:t xml:space="preserve"> </w:t>
      </w:r>
      <w:r w:rsidRPr="00C151FD">
        <w:t xml:space="preserve"> </w:t>
      </w:r>
      <w:bookmarkEnd w:id="1"/>
      <w:r w:rsidRPr="00C151FD">
        <w:t>pyrrole,</w:t>
      </w:r>
      <w:r w:rsidR="00C371EC">
        <w:t xml:space="preserve"> </w:t>
      </w:r>
      <w:r w:rsidR="00AC5AE5">
        <w:t xml:space="preserve">30 </w:t>
      </w:r>
      <w:r w:rsidR="00AC5AE5" w:rsidRPr="00AC5AE5">
        <w:t>µg.ml</w:t>
      </w:r>
      <w:r w:rsidR="00AC5AE5" w:rsidRPr="00AC5AE5">
        <w:rPr>
          <w:vertAlign w:val="superscript"/>
        </w:rPr>
        <w:t>-1</w:t>
      </w:r>
      <w:r w:rsidRPr="00C151FD">
        <w:t xml:space="preserve"> </w:t>
      </w:r>
      <w:r w:rsidR="009172EF" w:rsidRPr="009172EF">
        <w:t xml:space="preserve">3-Aminophenylboronic acid </w:t>
      </w:r>
      <w:r w:rsidR="00AC5AE5">
        <w:t>(</w:t>
      </w:r>
      <w:r w:rsidRPr="00C151FD">
        <w:t>APBA</w:t>
      </w:r>
      <w:r w:rsidR="00AC5AE5">
        <w:t>)</w:t>
      </w:r>
      <w:r w:rsidRPr="00C151FD">
        <w:t>, and 0.1 M HCl</w:t>
      </w:r>
      <w:r w:rsidR="00C371EC">
        <w:t xml:space="preserve"> in PBS</w:t>
      </w:r>
      <w:r w:rsidRPr="00C151FD">
        <w:t xml:space="preserve">. The </w:t>
      </w:r>
      <w:r w:rsidR="00F93CB5">
        <w:t>target molecules</w:t>
      </w:r>
      <w:r w:rsidRPr="00C151FD">
        <w:t xml:space="preserve"> extraction was conducted right after the </w:t>
      </w:r>
      <w:proofErr w:type="spellStart"/>
      <w:r w:rsidRPr="00C151FD">
        <w:t>electropolymerization</w:t>
      </w:r>
      <w:proofErr w:type="spellEnd"/>
      <w:r w:rsidRPr="00C151FD">
        <w:t xml:space="preserve"> process by</w:t>
      </w:r>
      <w:r w:rsidR="009172EF">
        <w:t xml:space="preserve"> putting the prepared electrode in the washing solution consistent </w:t>
      </w:r>
      <w:r w:rsidR="00C07DE8">
        <w:t>with</w:t>
      </w:r>
      <w:r w:rsidR="009172EF">
        <w:t xml:space="preserve"> 10%(w/v) of </w:t>
      </w:r>
      <w:r w:rsidR="009172EF" w:rsidRPr="009172EF">
        <w:t xml:space="preserve">Sodium dodecyl sulfate </w:t>
      </w:r>
      <w:r w:rsidR="009172EF">
        <w:t>(SDS) and 5%(v/v) of Acetic acid in DI water</w:t>
      </w:r>
      <w:r w:rsidR="00F93CB5">
        <w:t xml:space="preserve"> and shaking for 1 hour with 100 rpm</w:t>
      </w:r>
      <w:r w:rsidRPr="00C151FD">
        <w:t xml:space="preserve"> to produce the complementary cavities to </w:t>
      </w:r>
      <w:r w:rsidR="007249BB">
        <w:t>GFAP</w:t>
      </w:r>
      <w:r w:rsidRPr="00C151FD">
        <w:t xml:space="preserve"> in terms of shape, size, and functionality. After removing the</w:t>
      </w:r>
      <w:r w:rsidR="00F93CB5">
        <w:t xml:space="preserve"> target molecules</w:t>
      </w:r>
      <w:r w:rsidRPr="00C151FD">
        <w:t xml:space="preserve">, the MIP electrode was rinsed extensively with ultra-pure water </w:t>
      </w:r>
      <w:r w:rsidR="00F93CB5">
        <w:t>triple</w:t>
      </w:r>
      <w:r w:rsidRPr="00C151FD">
        <w:t xml:space="preserve"> times to remove </w:t>
      </w:r>
      <w:r w:rsidR="007249BB">
        <w:t>GFAP</w:t>
      </w:r>
      <w:r w:rsidRPr="00C151FD">
        <w:t xml:space="preserve"> residues from the </w:t>
      </w:r>
      <w:proofErr w:type="spellStart"/>
      <w:r w:rsidR="00F93CB5">
        <w:t>Polypyrrole</w:t>
      </w:r>
      <w:proofErr w:type="spellEnd"/>
      <w:r w:rsidR="00F93CB5">
        <w:t xml:space="preserve"> (</w:t>
      </w:r>
      <w:proofErr w:type="spellStart"/>
      <w:r w:rsidR="00F93CB5">
        <w:t>Ppy</w:t>
      </w:r>
      <w:proofErr w:type="spellEnd"/>
      <w:r w:rsidR="00F93CB5">
        <w:t>)</w:t>
      </w:r>
      <w:r w:rsidRPr="00C151FD">
        <w:t xml:space="preserve"> film and gently dried with a nitrogen stream. </w:t>
      </w:r>
    </w:p>
    <w:p w14:paraId="639B59EB" w14:textId="77777777" w:rsidR="003409E8" w:rsidRDefault="003409E8" w:rsidP="003409E8">
      <w:pPr>
        <w:ind w:firstLine="0"/>
      </w:pPr>
    </w:p>
    <w:p w14:paraId="5B80AED5" w14:textId="5CD518E7" w:rsidR="007249BB" w:rsidRPr="00077160" w:rsidRDefault="007249BB" w:rsidP="00681D30">
      <w:pPr>
        <w:ind w:firstLine="0"/>
        <w:rPr>
          <w:rFonts w:ascii="Times" w:eastAsiaTheme="minorHAnsi" w:hAnsi="Times" w:cstheme="minorBidi"/>
          <w:b/>
          <w:bCs/>
          <w:lang w:bidi="fa-IR"/>
        </w:rPr>
      </w:pPr>
      <w:r w:rsidRPr="00077160">
        <w:rPr>
          <w:rFonts w:ascii="Times" w:eastAsiaTheme="minorHAnsi" w:hAnsi="Times" w:cstheme="minorBidi"/>
          <w:b/>
          <w:bCs/>
          <w:lang w:bidi="fa-IR"/>
        </w:rPr>
        <w:t>3.2. Electrochemical measurements</w:t>
      </w:r>
    </w:p>
    <w:p w14:paraId="6C7F631D" w14:textId="7FFCEE12" w:rsidR="003409E8" w:rsidRDefault="00B33593" w:rsidP="000C3791">
      <w:pPr>
        <w:ind w:firstLine="284"/>
        <w:rPr>
          <w:rFonts w:ascii="Times" w:eastAsiaTheme="minorHAnsi" w:hAnsi="Times" w:cstheme="minorBidi"/>
          <w:lang w:bidi="fa-IR"/>
        </w:rPr>
      </w:pPr>
      <w:r>
        <w:t xml:space="preserve">At the end of </w:t>
      </w:r>
      <w:r w:rsidR="00C07DE8">
        <w:t xml:space="preserve">the </w:t>
      </w:r>
      <w:r>
        <w:t xml:space="preserve">preparation MIP biosensor, </w:t>
      </w:r>
      <w:r w:rsidR="00C07DE8">
        <w:t xml:space="preserve">a </w:t>
      </w:r>
      <w:r w:rsidR="00A00995">
        <w:t>150</w:t>
      </w:r>
      <w:r>
        <w:t xml:space="preserve"> </w:t>
      </w:r>
      <w:r w:rsidRPr="0027492C">
        <w:t>µl</w:t>
      </w:r>
      <w:r>
        <w:t xml:space="preserve"> PBS droplet was placed on the prepared electrode to measure the impedance of each electrode via </w:t>
      </w:r>
      <w:r w:rsidR="00C07DE8">
        <w:t xml:space="preserve">the </w:t>
      </w:r>
      <w:r w:rsidR="005830D7" w:rsidRPr="005830D7">
        <w:t>Electrochemical impedance spectroscopy</w:t>
      </w:r>
      <w:r w:rsidR="005830D7" w:rsidRPr="005830D7">
        <w:t xml:space="preserve"> </w:t>
      </w:r>
      <w:r w:rsidR="005830D7">
        <w:t>(</w:t>
      </w:r>
      <w:r>
        <w:t>EIS</w:t>
      </w:r>
      <w:r w:rsidR="005830D7">
        <w:t>)</w:t>
      </w:r>
      <w:r>
        <w:t xml:space="preserve"> method. This measure can be used for calculating the impedance difference in real sample testing.</w:t>
      </w:r>
      <w:r w:rsidRPr="007249BB">
        <w:rPr>
          <w:rFonts w:ascii="Times" w:eastAsiaTheme="minorHAnsi" w:hAnsi="Times" w:cstheme="minorBidi"/>
          <w:lang w:bidi="fa-IR"/>
        </w:rPr>
        <w:t xml:space="preserve"> The</w:t>
      </w:r>
      <w:r w:rsidR="007249BB" w:rsidRPr="007249BB">
        <w:rPr>
          <w:rFonts w:ascii="Times" w:eastAsiaTheme="minorHAnsi" w:hAnsi="Times" w:cstheme="minorBidi"/>
          <w:lang w:bidi="fa-IR"/>
        </w:rPr>
        <w:t xml:space="preserve"> EIS test was conducted in the frequency range of 20 kHz to 1 Hz with an amplitude of 10 mV and an open circuit potential (</w:t>
      </w:r>
      <w:proofErr w:type="spellStart"/>
      <w:r w:rsidR="007249BB" w:rsidRPr="007249BB">
        <w:rPr>
          <w:rFonts w:ascii="Times" w:eastAsiaTheme="minorHAnsi" w:hAnsi="Times" w:cstheme="minorBidi"/>
          <w:lang w:bidi="fa-IR"/>
        </w:rPr>
        <w:t>Eocp</w:t>
      </w:r>
      <w:proofErr w:type="spellEnd"/>
      <w:r w:rsidR="007249BB" w:rsidRPr="007249BB">
        <w:rPr>
          <w:rFonts w:ascii="Times" w:eastAsiaTheme="minorHAnsi" w:hAnsi="Times" w:cstheme="minorBidi"/>
          <w:lang w:bidi="fa-IR"/>
        </w:rPr>
        <w:t>) of 0.17 V.</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7"/>
      </w:tblGrid>
      <w:tr w:rsidR="006427A7" w14:paraId="1CAAA432" w14:textId="77777777" w:rsidTr="006427A7">
        <w:tc>
          <w:tcPr>
            <w:tcW w:w="4837" w:type="dxa"/>
          </w:tcPr>
          <w:p w14:paraId="682CE06D" w14:textId="59DED0C9" w:rsidR="006427A7" w:rsidRPr="000C3791" w:rsidRDefault="000C3791" w:rsidP="000C3791">
            <w:pPr>
              <w:tabs>
                <w:tab w:val="clear" w:pos="340"/>
                <w:tab w:val="clear" w:pos="680"/>
              </w:tabs>
              <w:spacing w:before="100" w:beforeAutospacing="1" w:after="100" w:afterAutospacing="1"/>
              <w:ind w:firstLine="0"/>
              <w:jc w:val="left"/>
              <w:rPr>
                <w:rFonts w:eastAsia="Times New Roman"/>
                <w:sz w:val="24"/>
                <w:szCs w:val="24"/>
                <w:lang w:val="en-CA" w:eastAsia="en-CA"/>
              </w:rPr>
            </w:pPr>
            <w:r w:rsidRPr="000C3791">
              <w:rPr>
                <w:rFonts w:eastAsia="Times New Roman"/>
                <w:noProof/>
                <w:sz w:val="24"/>
                <w:szCs w:val="24"/>
                <w:lang w:val="en-CA" w:eastAsia="en-CA"/>
              </w:rPr>
              <w:drawing>
                <wp:inline distT="0" distB="0" distL="0" distR="0" wp14:anchorId="67108972" wp14:editId="37AF7579">
                  <wp:extent cx="2757170" cy="1947009"/>
                  <wp:effectExtent l="0" t="0" r="5080" b="0"/>
                  <wp:docPr id="21338581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1008" t="1803"/>
                          <a:stretch/>
                        </pic:blipFill>
                        <pic:spPr bwMode="auto">
                          <a:xfrm>
                            <a:off x="0" y="0"/>
                            <a:ext cx="2796404" cy="197471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427A7" w14:paraId="4A656F86" w14:textId="77777777" w:rsidTr="006427A7">
        <w:tc>
          <w:tcPr>
            <w:tcW w:w="4837" w:type="dxa"/>
          </w:tcPr>
          <w:p w14:paraId="5969C989" w14:textId="54A43C1D" w:rsidR="006427A7" w:rsidRDefault="006427A7" w:rsidP="007249BB">
            <w:pPr>
              <w:ind w:firstLine="0"/>
              <w:rPr>
                <w:rFonts w:ascii="Times" w:eastAsiaTheme="minorHAnsi" w:hAnsi="Times" w:cstheme="minorBidi"/>
                <w:lang w:bidi="fa-IR"/>
              </w:rPr>
            </w:pPr>
            <w:r w:rsidRPr="006427A7">
              <w:rPr>
                <w:rFonts w:ascii="Times" w:eastAsiaTheme="minorHAnsi" w:hAnsi="Times" w:cstheme="minorBidi"/>
                <w:b/>
                <w:bCs/>
                <w:lang w:bidi="fa-IR"/>
              </w:rPr>
              <w:t>Figure 1:</w:t>
            </w:r>
            <w:r>
              <w:rPr>
                <w:rFonts w:ascii="Times" w:eastAsiaTheme="minorHAnsi" w:hAnsi="Times" w:cstheme="minorBidi"/>
                <w:lang w:bidi="fa-IR"/>
              </w:rPr>
              <w:t xml:space="preserve"> The preparation process of GFAP MIP biosensor </w:t>
            </w:r>
            <w:r w:rsidR="00C371EC">
              <w:rPr>
                <w:rFonts w:ascii="Times" w:eastAsiaTheme="minorHAnsi" w:hAnsi="Times" w:cstheme="minorBidi"/>
                <w:lang w:bidi="fa-IR"/>
              </w:rPr>
              <w:t>by</w:t>
            </w:r>
            <w:r>
              <w:rPr>
                <w:rFonts w:ascii="Times" w:eastAsiaTheme="minorHAnsi" w:hAnsi="Times" w:cstheme="minorBidi"/>
                <w:lang w:bidi="fa-IR"/>
              </w:rPr>
              <w:t xml:space="preserve"> considering the different quality controls for mass production</w:t>
            </w:r>
            <w:r w:rsidR="00EB6697">
              <w:rPr>
                <w:rFonts w:ascii="Times" w:eastAsiaTheme="minorHAnsi" w:hAnsi="Times" w:cstheme="minorBidi"/>
                <w:lang w:bidi="fa-IR"/>
              </w:rPr>
              <w:t>.</w:t>
            </w:r>
          </w:p>
        </w:tc>
      </w:tr>
    </w:tbl>
    <w:p w14:paraId="4467BB53" w14:textId="7B5D1F68" w:rsidR="00AD3565" w:rsidRPr="002C4447" w:rsidRDefault="001425A8" w:rsidP="00FD57DB">
      <w:pPr>
        <w:pStyle w:val="heading10"/>
        <w:rPr>
          <w:b/>
          <w:bCs w:val="0"/>
          <w:sz w:val="18"/>
          <w:szCs w:val="18"/>
        </w:rPr>
      </w:pPr>
      <w:r w:rsidRPr="002C4447">
        <w:rPr>
          <w:rStyle w:val="AbsatzNormal"/>
          <w:b/>
          <w:bCs w:val="0"/>
          <w:sz w:val="24"/>
          <w:szCs w:val="24"/>
        </w:rPr>
        <w:t>r</w:t>
      </w:r>
      <w:r w:rsidRPr="002C4447">
        <w:rPr>
          <w:rStyle w:val="AbsatzNormal"/>
          <w:b/>
          <w:bCs w:val="0"/>
          <w:sz w:val="18"/>
          <w:szCs w:val="18"/>
        </w:rPr>
        <w:t xml:space="preserve">esults and </w:t>
      </w:r>
      <w:r w:rsidR="00A91AC9">
        <w:rPr>
          <w:rStyle w:val="AbsatzNormal"/>
          <w:b/>
          <w:bCs w:val="0"/>
          <w:sz w:val="18"/>
          <w:szCs w:val="18"/>
        </w:rPr>
        <w:t>D</w:t>
      </w:r>
      <w:r w:rsidRPr="002C4447">
        <w:rPr>
          <w:rStyle w:val="AbsatzNormal"/>
          <w:b/>
          <w:bCs w:val="0"/>
          <w:sz w:val="18"/>
          <w:szCs w:val="18"/>
        </w:rPr>
        <w:t>i</w:t>
      </w:r>
      <w:r w:rsidR="00A91AC9">
        <w:rPr>
          <w:rStyle w:val="AbsatzNormal"/>
          <w:b/>
          <w:bCs w:val="0"/>
          <w:sz w:val="18"/>
          <w:szCs w:val="18"/>
        </w:rPr>
        <w:t>s</w:t>
      </w:r>
      <w:r w:rsidRPr="002C4447">
        <w:rPr>
          <w:rStyle w:val="AbsatzNormal"/>
          <w:b/>
          <w:bCs w:val="0"/>
          <w:sz w:val="18"/>
          <w:szCs w:val="18"/>
        </w:rPr>
        <w:t>cussion</w:t>
      </w:r>
      <w:r w:rsidR="00026DEC">
        <w:rPr>
          <w:rStyle w:val="AbsatzNormal"/>
          <w:b/>
          <w:bCs w:val="0"/>
          <w:sz w:val="18"/>
          <w:szCs w:val="18"/>
        </w:rPr>
        <w:t>s</w:t>
      </w:r>
    </w:p>
    <w:p w14:paraId="1A040926" w14:textId="6DB79847" w:rsidR="00077160" w:rsidRPr="00575629" w:rsidRDefault="00077160" w:rsidP="00077160">
      <w:pPr>
        <w:ind w:firstLine="0"/>
        <w:rPr>
          <w:b/>
          <w:bCs/>
        </w:rPr>
      </w:pPr>
      <w:r w:rsidRPr="00575629">
        <w:rPr>
          <w:b/>
          <w:bCs/>
        </w:rPr>
        <w:t>4.</w:t>
      </w:r>
      <w:r w:rsidR="004F340E" w:rsidRPr="00575629">
        <w:rPr>
          <w:b/>
          <w:bCs/>
        </w:rPr>
        <w:t>1. Physical</w:t>
      </w:r>
      <w:r w:rsidRPr="00575629">
        <w:rPr>
          <w:b/>
          <w:bCs/>
        </w:rPr>
        <w:t xml:space="preserve"> </w:t>
      </w:r>
      <w:r w:rsidR="004F340E" w:rsidRPr="00575629">
        <w:rPr>
          <w:b/>
          <w:bCs/>
        </w:rPr>
        <w:t>characterization of GFAP MIP Biosensor</w:t>
      </w:r>
    </w:p>
    <w:p w14:paraId="483BA9D2" w14:textId="638C6C9F" w:rsidR="004F340E" w:rsidRDefault="00C07DE8" w:rsidP="00C07DE8">
      <w:pPr>
        <w:ind w:firstLine="284"/>
      </w:pPr>
      <w:r>
        <w:t>T</w:t>
      </w:r>
      <w:r w:rsidR="00BB62DD">
        <w:t xml:space="preserve">o </w:t>
      </w:r>
      <w:r w:rsidR="00575629" w:rsidRPr="00575629">
        <w:t xml:space="preserve">investigate the morphology of the electropolymerized </w:t>
      </w:r>
      <w:r w:rsidR="00BB62DD">
        <w:t xml:space="preserve">MIP </w:t>
      </w:r>
      <w:r w:rsidR="00575629" w:rsidRPr="00575629">
        <w:t>film</w:t>
      </w:r>
      <w:r w:rsidR="00BB62DD">
        <w:t xml:space="preserve">, </w:t>
      </w:r>
      <w:r w:rsidR="005830D7" w:rsidRPr="005830D7">
        <w:t>Field Emission Scanning Electron Microscopy</w:t>
      </w:r>
      <w:r w:rsidR="005830D7" w:rsidRPr="005830D7">
        <w:t xml:space="preserve"> </w:t>
      </w:r>
      <w:r w:rsidR="005830D7">
        <w:t>(</w:t>
      </w:r>
      <w:r w:rsidR="00BB62DD" w:rsidRPr="00BB62DD">
        <w:t>FESEM</w:t>
      </w:r>
      <w:r w:rsidR="005830D7">
        <w:t>)</w:t>
      </w:r>
      <w:r w:rsidR="00BB62DD" w:rsidRPr="00BB62DD">
        <w:t xml:space="preserve"> was utilized</w:t>
      </w:r>
      <w:r w:rsidR="00BB62DD">
        <w:t>. Moreover, t</w:t>
      </w:r>
      <w:r w:rsidR="00575629" w:rsidRPr="00575629">
        <w:t xml:space="preserve">he surface topography of </w:t>
      </w:r>
      <w:r>
        <w:t xml:space="preserve">the </w:t>
      </w:r>
      <w:r w:rsidR="00BB62DD">
        <w:t xml:space="preserve">GFAP MIP biosensor </w:t>
      </w:r>
      <w:r w:rsidR="00386C76" w:rsidRPr="00575629">
        <w:t>was</w:t>
      </w:r>
      <w:r w:rsidR="00575629" w:rsidRPr="00575629">
        <w:t xml:space="preserve"> characterized by taking atomic force microscope (AFM) images</w:t>
      </w:r>
      <w:r w:rsidR="00575629">
        <w:t xml:space="preserve"> </w:t>
      </w:r>
      <w:r w:rsidR="00575629" w:rsidRPr="00575629">
        <w:t>to investigate the homogeneity and surface roughness of the MIP surfaces</w:t>
      </w:r>
      <w:r w:rsidR="00BB62DD">
        <w:t xml:space="preserve"> (Figure 2)</w:t>
      </w:r>
      <w:r w:rsidR="00575629" w:rsidRPr="00575629">
        <w:t>.</w:t>
      </w:r>
      <w:r w:rsidR="00575629">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7"/>
      </w:tblGrid>
      <w:tr w:rsidR="004F340E" w14:paraId="59C7722F" w14:textId="77777777" w:rsidTr="00575629">
        <w:tc>
          <w:tcPr>
            <w:tcW w:w="4837" w:type="dxa"/>
          </w:tcPr>
          <w:p w14:paraId="275DEFDB" w14:textId="0D76F37C" w:rsidR="004F340E" w:rsidRPr="002441E8" w:rsidRDefault="002441E8" w:rsidP="002441E8">
            <w:pPr>
              <w:tabs>
                <w:tab w:val="clear" w:pos="340"/>
                <w:tab w:val="clear" w:pos="680"/>
              </w:tabs>
              <w:spacing w:before="100" w:beforeAutospacing="1" w:after="100" w:afterAutospacing="1"/>
              <w:ind w:firstLine="0"/>
              <w:jc w:val="left"/>
              <w:rPr>
                <w:rFonts w:eastAsia="Times New Roman"/>
                <w:sz w:val="24"/>
                <w:szCs w:val="24"/>
                <w:lang w:val="en-CA" w:eastAsia="en-CA"/>
              </w:rPr>
            </w:pPr>
            <w:r w:rsidRPr="002441E8">
              <w:rPr>
                <w:rFonts w:eastAsia="Times New Roman"/>
                <w:noProof/>
                <w:sz w:val="24"/>
                <w:szCs w:val="24"/>
                <w:lang w:val="en-CA" w:eastAsia="en-CA"/>
              </w:rPr>
              <w:lastRenderedPageBreak/>
              <w:drawing>
                <wp:inline distT="0" distB="0" distL="0" distR="0" wp14:anchorId="758C93BF" wp14:editId="1B51159A">
                  <wp:extent cx="3013515" cy="1471324"/>
                  <wp:effectExtent l="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a:extLst>
                              <a:ext uri="{28A0092B-C50C-407E-A947-70E740481C1C}">
                                <a14:useLocalDpi xmlns:a14="http://schemas.microsoft.com/office/drawing/2010/main" val="0"/>
                              </a:ext>
                            </a:extLst>
                          </a:blip>
                          <a:srcRect t="4263" r="4696"/>
                          <a:stretch/>
                        </pic:blipFill>
                        <pic:spPr bwMode="auto">
                          <a:xfrm>
                            <a:off x="0" y="0"/>
                            <a:ext cx="3013515" cy="147132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F340E" w14:paraId="310CACC8" w14:textId="77777777" w:rsidTr="00575629">
        <w:tc>
          <w:tcPr>
            <w:tcW w:w="4837" w:type="dxa"/>
          </w:tcPr>
          <w:p w14:paraId="537455CE" w14:textId="28E2B713" w:rsidR="004F340E" w:rsidRDefault="00575629" w:rsidP="00077160">
            <w:pPr>
              <w:ind w:firstLine="0"/>
            </w:pPr>
            <w:r w:rsidRPr="00DD5EDA">
              <w:rPr>
                <w:b/>
                <w:bCs/>
              </w:rPr>
              <w:t>Figure 2:</w:t>
            </w:r>
            <w:r>
              <w:t xml:space="preserve"> (a) FESEM image of GFAP MIP biosensor (Mag: 100k), (b) AFM image of </w:t>
            </w:r>
            <w:r w:rsidR="00C07DE8">
              <w:t xml:space="preserve">the </w:t>
            </w:r>
            <w:r>
              <w:t>topography of GFAP MIP biosensor (10</w:t>
            </w:r>
            <w:r>
              <w:rPr>
                <w:rFonts w:ascii="Trebuchet MS" w:hAnsi="Trebuchet MS"/>
              </w:rPr>
              <w:t>µ</w:t>
            </w:r>
            <w:r>
              <w:t xml:space="preserve">m </w:t>
            </w:r>
            <w:r>
              <w:rPr>
                <w:rFonts w:ascii="Trebuchet MS" w:hAnsi="Trebuchet MS"/>
              </w:rPr>
              <w:t xml:space="preserve">× </w:t>
            </w:r>
            <w:r>
              <w:t>10</w:t>
            </w:r>
            <w:r>
              <w:rPr>
                <w:rFonts w:ascii="Trebuchet MS" w:hAnsi="Trebuchet MS"/>
              </w:rPr>
              <w:t>µ</w:t>
            </w:r>
            <w:r>
              <w:t>m)</w:t>
            </w:r>
            <w:r w:rsidR="00EB6697">
              <w:t>.</w:t>
            </w:r>
          </w:p>
        </w:tc>
      </w:tr>
    </w:tbl>
    <w:p w14:paraId="04312534" w14:textId="77777777" w:rsidR="00077160" w:rsidRDefault="00077160" w:rsidP="00077160">
      <w:pPr>
        <w:ind w:firstLine="0"/>
      </w:pPr>
    </w:p>
    <w:p w14:paraId="2B43513E" w14:textId="0931A3B1" w:rsidR="00B96CC4" w:rsidRPr="00DD5EDA" w:rsidRDefault="00077160" w:rsidP="00DD5EDA">
      <w:pPr>
        <w:ind w:firstLine="0"/>
        <w:rPr>
          <w:b/>
          <w:bCs/>
        </w:rPr>
      </w:pPr>
      <w:bookmarkStart w:id="2" w:name="_Hlk156908814"/>
      <w:r w:rsidRPr="00AF1691">
        <w:rPr>
          <w:b/>
          <w:bCs/>
        </w:rPr>
        <w:t>4</w:t>
      </w:r>
      <w:r w:rsidR="004B302E" w:rsidRPr="00AF1691">
        <w:rPr>
          <w:b/>
          <w:bCs/>
        </w:rPr>
        <w:t>.</w:t>
      </w:r>
      <w:r w:rsidR="00AF1691" w:rsidRPr="00AF1691">
        <w:rPr>
          <w:b/>
          <w:bCs/>
        </w:rPr>
        <w:t>2</w:t>
      </w:r>
      <w:r w:rsidR="004B302E" w:rsidRPr="00AF1691">
        <w:rPr>
          <w:b/>
          <w:bCs/>
        </w:rPr>
        <w:t xml:space="preserve"> </w:t>
      </w:r>
      <w:r w:rsidR="00AF1691" w:rsidRPr="00AF1691">
        <w:rPr>
          <w:b/>
          <w:bCs/>
        </w:rPr>
        <w:t xml:space="preserve">New strategy for quality controls of MIP biosensor mass production </w:t>
      </w:r>
    </w:p>
    <w:bookmarkEnd w:id="2"/>
    <w:p w14:paraId="1C39719D" w14:textId="62EADA66" w:rsidR="00DD5EDA" w:rsidRDefault="00AF1691" w:rsidP="00B72962">
      <w:pPr>
        <w:ind w:firstLine="284"/>
      </w:pPr>
      <w:r w:rsidRPr="00AF1691">
        <w:t>T</w:t>
      </w:r>
      <w:r w:rsidR="00B96CC4" w:rsidRPr="00AF1691">
        <w:t>he inherent variability in the manufacturing process</w:t>
      </w:r>
      <w:r>
        <w:t xml:space="preserve"> and also challenges to preparing </w:t>
      </w:r>
      <w:r w:rsidR="00C07DE8">
        <w:t>a</w:t>
      </w:r>
      <w:r>
        <w:t xml:space="preserve"> reliable and stable MIP biosensor for </w:t>
      </w:r>
      <w:r w:rsidR="00BF2F34">
        <w:t>biomolecule recognition</w:t>
      </w:r>
      <w:r w:rsidR="00C218F2">
        <w:fldChar w:fldCharType="begin"/>
      </w:r>
      <w:r w:rsidR="00C218F2">
        <w:instrText xml:space="preserve"> ADDIN EN.CITE &lt;EndNote&gt;&lt;Cite&gt;&lt;Author&gt;Li&lt;/Author&gt;&lt;Year&gt;2024&lt;/Year&gt;&lt;RecNum&gt;15&lt;/RecNum&gt;&lt;DisplayText&gt;[1]&lt;/DisplayText&gt;&lt;record&gt;&lt;rec-number&gt;15&lt;/rec-number&gt;&lt;foreign-keys&gt;&lt;key app="EN" db-id="xdsszf5r7prpfve5rv8v2d92esxv95zddrft" timestamp="1705657771"&gt;15&lt;/key&gt;&lt;/foreign-keys&gt;&lt;ref-type name="Journal Article"&gt;17&lt;/ref-type&gt;&lt;contributors&gt;&lt;authors&gt;&lt;author&gt;Li, Yixuan&lt;/author&gt;&lt;author&gt;Luo, Liuxiong&lt;/author&gt;&lt;author&gt;Kong, Yingqi&lt;/author&gt;&lt;author&gt;Li, Yujia&lt;/author&gt;&lt;author&gt;Wang, Quansheng&lt;/author&gt;&lt;author&gt;Wang, Mingqing&lt;/author&gt;&lt;author&gt;Li, Ying&lt;/author&gt;&lt;author&gt;Davenport, Andrew&lt;/author&gt;&lt;author&gt;Li, Bing&lt;/author&gt;&lt;/authors&gt;&lt;/contributors&gt;&lt;titles&gt;&lt;title&gt;Recent advances in molecularly imprinted polymer-based electrochemical sensors&lt;/title&gt;&lt;secondary-title&gt;Biosensors and Bioelectronics&lt;/secondary-title&gt;&lt;/titles&gt;&lt;periodical&gt;&lt;full-title&gt;Biosensors and Bioelectronics&lt;/full-title&gt;&lt;/periodical&gt;&lt;pages&gt;116018&lt;/pages&gt;&lt;dates&gt;&lt;year&gt;2024&lt;/year&gt;&lt;/dates&gt;&lt;isbn&gt;0956-5663&lt;/isbn&gt;&lt;urls&gt;&lt;/urls&gt;&lt;/record&gt;&lt;/Cite&gt;&lt;/EndNote&gt;</w:instrText>
      </w:r>
      <w:r w:rsidR="00C218F2">
        <w:fldChar w:fldCharType="separate"/>
      </w:r>
      <w:r w:rsidR="00C218F2">
        <w:rPr>
          <w:noProof/>
        </w:rPr>
        <w:t>[1]</w:t>
      </w:r>
      <w:r w:rsidR="00C218F2">
        <w:fldChar w:fldCharType="end"/>
      </w:r>
      <w:r w:rsidR="00C218F2">
        <w:t xml:space="preserve"> </w:t>
      </w:r>
      <w:r w:rsidR="00B96CC4" w:rsidRPr="00AF1691">
        <w:t>ha</w:t>
      </w:r>
      <w:r w:rsidR="00C07DE8">
        <w:t>ve</w:t>
      </w:r>
      <w:r w:rsidR="00B96CC4" w:rsidRPr="00AF1691">
        <w:t xml:space="preserve"> underscored the need for</w:t>
      </w:r>
      <w:r w:rsidR="00BF2F34">
        <w:t xml:space="preserve"> developing a simple and controllable MIP fabrication technology and</w:t>
      </w:r>
      <w:r w:rsidR="00B96CC4" w:rsidRPr="00AF1691">
        <w:t xml:space="preserve"> stringent quality control measures.</w:t>
      </w:r>
      <w:r>
        <w:t xml:space="preserve"> </w:t>
      </w:r>
      <w:r w:rsidR="00BF2F34">
        <w:t>Several</w:t>
      </w:r>
      <w:r w:rsidR="00B96CC4">
        <w:t xml:space="preserve"> strategies have been proposed to enhance the quality control of </w:t>
      </w:r>
      <w:r w:rsidR="00BF2F34">
        <w:t xml:space="preserve">fabricated </w:t>
      </w:r>
      <w:r w:rsidR="00617388">
        <w:t>biosensors</w:t>
      </w:r>
      <w:r w:rsidR="00B96CC4">
        <w:t xml:space="preserve">. These include the use of advanced characterization techniques, optimization of </w:t>
      </w:r>
      <w:r w:rsidR="00617388">
        <w:t xml:space="preserve">electrode </w:t>
      </w:r>
      <w:r w:rsidR="00B96CC4">
        <w:t xml:space="preserve">printing parameters, and the implementation of standardized protocols for electrode </w:t>
      </w:r>
      <w:r w:rsidR="00DD5EDA">
        <w:t>evaluation</w:t>
      </w:r>
      <w:r w:rsidR="00C218F2">
        <w:fldChar w:fldCharType="begin"/>
      </w:r>
      <w:r w:rsidR="001A60BD">
        <w:instrText xml:space="preserve"> ADDIN EN.CITE &lt;EndNote&gt;&lt;Cite&gt;&lt;Author&gt;du Plooy&lt;/Author&gt;&lt;Year&gt;2023&lt;/Year&gt;&lt;RecNum&gt;17&lt;/RecNum&gt;&lt;DisplayText&gt;[8]&lt;/DisplayText&gt;&lt;record&gt;&lt;rec-number&gt;17&lt;/rec-number&gt;&lt;foreign-keys&gt;&lt;key app="EN" db-id="xdsszf5r7prpfve5rv8v2d92esxv95zddrft" timestamp="1705992214"&gt;17&lt;/key&gt;&lt;/foreign-keys&gt;&lt;ref-type name="Journal Article"&gt;17&lt;/ref-type&gt;&lt;contributors&gt;&lt;authors&gt;&lt;author&gt;du Plooy, Jarid&lt;/author&gt;&lt;author&gt;Jahed, Nazeem&lt;/author&gt;&lt;author&gt;Iwuoha, Emmanuel&lt;/author&gt;&lt;author&gt;Pokpas, Keagan&lt;/author&gt;&lt;/authors&gt;&lt;/contributors&gt;&lt;titles&gt;&lt;title&gt;Advances in paper-based electrochemical immunosensors: Review of fabrication strategies and biomedical applications&lt;/title&gt;&lt;secondary-title&gt;Royal Society Open Science&lt;/secondary-title&gt;&lt;/titles&gt;&lt;periodical&gt;&lt;full-title&gt;Royal Society Open Science&lt;/full-title&gt;&lt;/periodical&gt;&lt;pages&gt;230940&lt;/pages&gt;&lt;volume&gt;10&lt;/volume&gt;&lt;number&gt;11&lt;/number&gt;&lt;dates&gt;&lt;year&gt;2023&lt;/year&gt;&lt;/dates&gt;&lt;isbn&gt;2054-5703&lt;/isbn&gt;&lt;urls&gt;&lt;/urls&gt;&lt;/record&gt;&lt;/Cite&gt;&lt;/EndNote&gt;</w:instrText>
      </w:r>
      <w:r w:rsidR="00C218F2">
        <w:fldChar w:fldCharType="separate"/>
      </w:r>
      <w:r w:rsidR="001A60BD">
        <w:rPr>
          <w:noProof/>
        </w:rPr>
        <w:t>[8]</w:t>
      </w:r>
      <w:r w:rsidR="00C218F2">
        <w:fldChar w:fldCharType="end"/>
      </w:r>
      <w:r w:rsidR="00B96CC4">
        <w:t xml:space="preserve">. While these approaches have contributed to improvements, a comprehensive and efficient strategy remains </w:t>
      </w:r>
      <w:r w:rsidR="00BB1C6B">
        <w:t>elusive. Building</w:t>
      </w:r>
      <w:r w:rsidR="00B96CC4">
        <w:t xml:space="preserve"> upon the shortcomings of existing methods, our proposed strategy integrates novel manufacturing techniques with meticulous quality assessment protocols. By focusing on key parameters influencing electrode performance, we establish</w:t>
      </w:r>
      <w:r w:rsidR="00DD5EDA">
        <w:t>ed</w:t>
      </w:r>
      <w:r w:rsidR="00B96CC4">
        <w:t xml:space="preserve"> a systematic and efficient approach to quality control that addresses current challenges and paves the way for advancements in electrochemical sensing applications.</w:t>
      </w:r>
    </w:p>
    <w:p w14:paraId="68A41B9F" w14:textId="3E3A462B" w:rsidR="00DD5EDA" w:rsidRDefault="00DD5EDA" w:rsidP="00B72962">
      <w:pPr>
        <w:ind w:firstLine="284"/>
      </w:pPr>
      <w:r>
        <w:t xml:space="preserve">In this strategy, we did not </w:t>
      </w:r>
      <w:r w:rsidR="00EB6697">
        <w:t>carry</w:t>
      </w:r>
      <w:r>
        <w:t xml:space="preserve"> </w:t>
      </w:r>
      <w:r w:rsidR="00EB6697">
        <w:t>out destructive</w:t>
      </w:r>
      <w:r>
        <w:t xml:space="preserve"> and extra steps. We just investigated the results that </w:t>
      </w:r>
      <w:r w:rsidR="00C07DE8">
        <w:t>are produced</w:t>
      </w:r>
      <w:r>
        <w:t xml:space="preserve"> automatically during the electro-fabrication </w:t>
      </w:r>
      <w:r w:rsidR="00EB6697">
        <w:t>process.</w:t>
      </w:r>
      <w:r w:rsidR="005E530C">
        <w:t xml:space="preserve"> </w:t>
      </w:r>
      <w:r w:rsidR="00C07DE8">
        <w:t>The m</w:t>
      </w:r>
      <w:r w:rsidRPr="00DD5EDA">
        <w:t xml:space="preserve">anufacturing </w:t>
      </w:r>
      <w:r w:rsidR="00C07DE8">
        <w:t>p</w:t>
      </w:r>
      <w:r w:rsidRPr="00DD5EDA">
        <w:t xml:space="preserve">rotocol for MIP </w:t>
      </w:r>
      <w:r w:rsidR="00C07DE8">
        <w:t>b</w:t>
      </w:r>
      <w:r w:rsidRPr="00DD5EDA">
        <w:t>iosensor</w:t>
      </w:r>
      <w:r w:rsidR="00C07DE8">
        <w:t>s</w:t>
      </w:r>
      <w:r w:rsidRPr="00DD5EDA">
        <w:t xml:space="preserve"> by considering </w:t>
      </w:r>
      <w:r w:rsidR="00EB6697">
        <w:t xml:space="preserve">this </w:t>
      </w:r>
      <w:r w:rsidRPr="00DD5EDA">
        <w:t xml:space="preserve">new strategy </w:t>
      </w:r>
      <w:r w:rsidR="00EB6697">
        <w:t xml:space="preserve">is shown in Figure 3. In this Figure, </w:t>
      </w:r>
      <w:r w:rsidR="00EB6697" w:rsidRPr="00EB6697">
        <w:t>the flowchart of mass-production MIP-based biosensor</w:t>
      </w:r>
      <w:r w:rsidR="00C07DE8">
        <w:t>s</w:t>
      </w:r>
      <w:r w:rsidR="00EB6697" w:rsidRPr="00EB6697">
        <w:t xml:space="preserve"> </w:t>
      </w:r>
      <w:r w:rsidR="00C07DE8">
        <w:t>with</w:t>
      </w:r>
      <w:r w:rsidR="00EB6697" w:rsidRPr="00EB6697">
        <w:t xml:space="preserve"> attention to four non-destructive quality control steps</w:t>
      </w:r>
      <w:r w:rsidR="00EB6697">
        <w:t xml:space="preserve"> including QC1: Physical, QC2: Electrodeposition step, QC3: </w:t>
      </w:r>
      <w:proofErr w:type="spellStart"/>
      <w:r w:rsidR="00EB6697">
        <w:t>Electropolymerization</w:t>
      </w:r>
      <w:proofErr w:type="spellEnd"/>
      <w:r w:rsidR="00EB6697">
        <w:t xml:space="preserve"> step and QC4: Washing step</w:t>
      </w:r>
      <w:r w:rsidR="00BB1C6B">
        <w:t xml:space="preserve"> is depicted. </w:t>
      </w:r>
      <w:r w:rsidR="00D41837">
        <w:t>In each step, the threshold is determined</w:t>
      </w:r>
      <w:r w:rsidR="00BF74D5">
        <w:t xml:space="preserve"> technically</w:t>
      </w:r>
      <w:r w:rsidR="00D41837">
        <w:t xml:space="preserve"> based on </w:t>
      </w:r>
      <w:r w:rsidR="00BF74D5">
        <w:t xml:space="preserve">the MIP biosensor design, materials used in the platform structure and comparing the results of electrodes group. </w:t>
      </w:r>
      <w:r w:rsidR="00D41837">
        <w:t xml:space="preserve"> </w:t>
      </w:r>
    </w:p>
    <w:p w14:paraId="34185D1B" w14:textId="77777777" w:rsidR="007E75F8" w:rsidRDefault="007E75F8" w:rsidP="005E530C">
      <w:pPr>
        <w:ind w:firstLine="0"/>
      </w:pPr>
    </w:p>
    <w:p w14:paraId="5138D6AD" w14:textId="37A858D2" w:rsidR="007E75F8" w:rsidRPr="00F2744B" w:rsidRDefault="007E75F8" w:rsidP="007E75F8">
      <w:pPr>
        <w:ind w:firstLine="0"/>
        <w:rPr>
          <w:b/>
          <w:bCs/>
        </w:rPr>
      </w:pPr>
      <w:r w:rsidRPr="00AF1691">
        <w:rPr>
          <w:b/>
          <w:bCs/>
        </w:rPr>
        <w:t>4.</w:t>
      </w:r>
      <w:r>
        <w:rPr>
          <w:b/>
          <w:bCs/>
        </w:rPr>
        <w:t>3</w:t>
      </w:r>
      <w:r w:rsidRPr="00AF1691">
        <w:rPr>
          <w:b/>
          <w:bCs/>
        </w:rPr>
        <w:t xml:space="preserve"> </w:t>
      </w:r>
      <w:r>
        <w:rPr>
          <w:b/>
          <w:bCs/>
        </w:rPr>
        <w:t xml:space="preserve">Investigation </w:t>
      </w:r>
      <w:r w:rsidR="00C07DE8">
        <w:rPr>
          <w:b/>
          <w:bCs/>
        </w:rPr>
        <w:t xml:space="preserve">of </w:t>
      </w:r>
      <w:r>
        <w:rPr>
          <w:b/>
          <w:bCs/>
        </w:rPr>
        <w:t>the innovative quality control for GFAP MIP biosensor as the case study</w:t>
      </w:r>
      <w:r w:rsidRPr="00AF1691">
        <w:rPr>
          <w:b/>
          <w:bCs/>
        </w:rPr>
        <w:t xml:space="preserve"> </w:t>
      </w:r>
    </w:p>
    <w:p w14:paraId="1F24A292" w14:textId="6F50ADF3" w:rsidR="00AD3565" w:rsidRDefault="007E75F8" w:rsidP="00BF74D5">
      <w:pPr>
        <w:ind w:firstLine="284"/>
      </w:pPr>
      <w:r w:rsidRPr="00E349B8">
        <w:t>In this strategy, the current intensity</w:t>
      </w:r>
      <w:r w:rsidR="00C218F2">
        <w:t xml:space="preserve"> </w:t>
      </w:r>
      <w:r w:rsidR="00C218F2" w:rsidRPr="00E349B8">
        <w:t>peak</w:t>
      </w:r>
      <w:r w:rsidRPr="00E349B8">
        <w:t xml:space="preserve"> threshold was specified for each step of </w:t>
      </w:r>
      <w:r w:rsidR="00C07DE8">
        <w:t xml:space="preserve">the </w:t>
      </w:r>
      <w:r w:rsidRPr="00E349B8">
        <w:t xml:space="preserve">fabrication of </w:t>
      </w:r>
      <w:r w:rsidR="00C07DE8">
        <w:t xml:space="preserve">the </w:t>
      </w:r>
      <w:r w:rsidRPr="00E349B8">
        <w:t xml:space="preserve">MIP-based </w:t>
      </w:r>
      <w:r w:rsidRPr="00E349B8">
        <w:t>biosensor.</w:t>
      </w:r>
      <w:r>
        <w:t xml:space="preserve"> For investigating this manufacturing protocol, we started with 36 bare screen-printed electrode</w:t>
      </w:r>
      <w:r w:rsidR="00C07DE8">
        <w:t>s</w:t>
      </w:r>
      <w:r>
        <w:t xml:space="preserve"> received from </w:t>
      </w:r>
      <w:proofErr w:type="spellStart"/>
      <w:r>
        <w:t>Memtronik</w:t>
      </w:r>
      <w:proofErr w:type="spellEnd"/>
      <w:r>
        <w:t xml:space="preserve"> Company for fabricating the GFAP MIP biosensor as the case study. After passing all the electrodes from QC1: physical quality control, the main quality control after electrodeposition of </w:t>
      </w:r>
      <w:r w:rsidR="00C07DE8">
        <w:t xml:space="preserve">the </w:t>
      </w:r>
      <w:r>
        <w:t>redox probe w</w:t>
      </w:r>
      <w:r w:rsidR="00C07DE8">
        <w:t>as</w:t>
      </w:r>
      <w:r>
        <w:t xml:space="preserve"> conducted based o</w:t>
      </w:r>
      <w:r w:rsidR="00C07DE8">
        <w:t>n</w:t>
      </w:r>
      <w:r>
        <w:t xml:space="preserve"> the obtained threshold of 52 </w:t>
      </w:r>
      <w:r>
        <w:sym w:font="Symbol" w:char="F06D"/>
      </w:r>
      <w:r>
        <w:t xml:space="preserve">A. </w:t>
      </w:r>
      <w:r w:rsidR="00D41837">
        <w:t xml:space="preserve"> </w:t>
      </w:r>
      <w:r>
        <w:t xml:space="preserve">In this Step, </w:t>
      </w:r>
      <w:r w:rsidR="0078786E">
        <w:t>nineteen</w:t>
      </w:r>
      <w:r>
        <w:t xml:space="preserve"> electrodes passed the electrodeposition step quality control (QC2). In Figure 4(a), the electrochemical results related to this step are illustrated. The minimum </w:t>
      </w:r>
      <w:proofErr w:type="spellStart"/>
      <w:r>
        <w:t>ip</w:t>
      </w:r>
      <w:r w:rsidR="00C07DE8">
        <w:t>a</w:t>
      </w:r>
      <w:proofErr w:type="spellEnd"/>
      <w:r>
        <w:t xml:space="preserve"> belongs to the first cycle of </w:t>
      </w:r>
      <w:r w:rsidR="00C07DE8">
        <w:t xml:space="preserve">the </w:t>
      </w:r>
      <w:r>
        <w:t xml:space="preserve">Pb nanoparticles electrodeposition step and the maximum </w:t>
      </w:r>
      <w:proofErr w:type="spellStart"/>
      <w:r>
        <w:t>ip</w:t>
      </w:r>
      <w:r w:rsidR="00C218F2">
        <w:t>a</w:t>
      </w:r>
      <w:proofErr w:type="spellEnd"/>
      <w:r>
        <w:t xml:space="preserve"> relates to the last cycle (#60). During the electrodeposition of Pb nanoparticles on the surface of electrode, the current intensity of peaks i</w:t>
      </w:r>
      <w:r w:rsidR="00C07DE8">
        <w:t>ncreases</w:t>
      </w:r>
      <w:r>
        <w:t xml:space="preserve"> up to </w:t>
      </w:r>
      <w:r w:rsidR="00C07DE8">
        <w:t xml:space="preserve">a </w:t>
      </w:r>
      <w:r>
        <w:t>maximum one at the end of the process consider</w:t>
      </w:r>
      <w:r w:rsidR="00C07DE8">
        <w:t>ed</w:t>
      </w:r>
      <w:r>
        <w:t xml:space="preserve"> as the quality control paramet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7"/>
      </w:tblGrid>
      <w:tr w:rsidR="00684727" w14:paraId="05BD2231" w14:textId="77777777" w:rsidTr="00684727">
        <w:tc>
          <w:tcPr>
            <w:tcW w:w="4837" w:type="dxa"/>
          </w:tcPr>
          <w:p w14:paraId="67501186" w14:textId="260792C4" w:rsidR="00684727" w:rsidRPr="002441E8" w:rsidRDefault="002441E8" w:rsidP="002441E8">
            <w:pPr>
              <w:tabs>
                <w:tab w:val="clear" w:pos="340"/>
                <w:tab w:val="clear" w:pos="680"/>
              </w:tabs>
              <w:spacing w:before="100" w:beforeAutospacing="1" w:after="100" w:afterAutospacing="1"/>
              <w:ind w:firstLine="0"/>
              <w:jc w:val="left"/>
              <w:rPr>
                <w:rFonts w:eastAsia="Times New Roman"/>
                <w:sz w:val="24"/>
                <w:szCs w:val="24"/>
                <w:lang w:val="en-CA" w:eastAsia="en-CA"/>
              </w:rPr>
            </w:pPr>
            <w:r w:rsidRPr="002441E8">
              <w:rPr>
                <w:rFonts w:eastAsia="Times New Roman"/>
                <w:noProof/>
                <w:sz w:val="24"/>
                <w:szCs w:val="24"/>
                <w:lang w:val="en-CA" w:eastAsia="en-CA"/>
              </w:rPr>
              <w:drawing>
                <wp:inline distT="0" distB="0" distL="0" distR="0" wp14:anchorId="3E852DF7" wp14:editId="1785EFE1">
                  <wp:extent cx="2986336" cy="1581002"/>
                  <wp:effectExtent l="0" t="0" r="5080" b="63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20800" cy="1599248"/>
                          </a:xfrm>
                          <a:prstGeom prst="rect">
                            <a:avLst/>
                          </a:prstGeom>
                          <a:noFill/>
                          <a:ln>
                            <a:noFill/>
                          </a:ln>
                        </pic:spPr>
                      </pic:pic>
                    </a:graphicData>
                  </a:graphic>
                </wp:inline>
              </w:drawing>
            </w:r>
          </w:p>
        </w:tc>
      </w:tr>
      <w:tr w:rsidR="00684727" w14:paraId="6C562991" w14:textId="77777777" w:rsidTr="00684727">
        <w:tc>
          <w:tcPr>
            <w:tcW w:w="4837" w:type="dxa"/>
          </w:tcPr>
          <w:p w14:paraId="43D5637A" w14:textId="5992266E" w:rsidR="00684727" w:rsidRPr="00BF74D5" w:rsidRDefault="00684727" w:rsidP="00BF74D5">
            <w:pPr>
              <w:ind w:firstLine="0"/>
              <w:rPr>
                <w:sz w:val="19"/>
                <w:szCs w:val="19"/>
              </w:rPr>
            </w:pPr>
            <w:r w:rsidRPr="00AD3565">
              <w:rPr>
                <w:b/>
                <w:bCs/>
                <w:sz w:val="19"/>
                <w:szCs w:val="19"/>
              </w:rPr>
              <w:t xml:space="preserve">Figure </w:t>
            </w:r>
            <w:r w:rsidR="00EB6697">
              <w:rPr>
                <w:b/>
                <w:bCs/>
                <w:sz w:val="19"/>
                <w:szCs w:val="19"/>
              </w:rPr>
              <w:t>3</w:t>
            </w:r>
            <w:r w:rsidRPr="00AD3565">
              <w:rPr>
                <w:sz w:val="19"/>
                <w:szCs w:val="19"/>
              </w:rPr>
              <w:t xml:space="preserve">: </w:t>
            </w:r>
            <w:r w:rsidR="00343095">
              <w:rPr>
                <w:sz w:val="19"/>
                <w:szCs w:val="19"/>
              </w:rPr>
              <w:t>F</w:t>
            </w:r>
            <w:r w:rsidR="00EB6697" w:rsidRPr="00EB6697">
              <w:rPr>
                <w:sz w:val="19"/>
                <w:szCs w:val="19"/>
              </w:rPr>
              <w:t xml:space="preserve">lowchart of mass-production MIP-based biosensor </w:t>
            </w:r>
            <w:r w:rsidR="00C07DE8">
              <w:rPr>
                <w:sz w:val="19"/>
                <w:szCs w:val="19"/>
              </w:rPr>
              <w:t>with</w:t>
            </w:r>
            <w:r w:rsidR="00EB6697" w:rsidRPr="00EB6697">
              <w:rPr>
                <w:sz w:val="19"/>
                <w:szCs w:val="19"/>
              </w:rPr>
              <w:t xml:space="preserve"> attention to four non-destructive quality control steps</w:t>
            </w:r>
            <w:r w:rsidR="002C4447">
              <w:rPr>
                <w:sz w:val="19"/>
                <w:szCs w:val="19"/>
              </w:rPr>
              <w:t xml:space="preserve"> (QC1-QC4)</w:t>
            </w:r>
            <w:r w:rsidR="00EB6697">
              <w:rPr>
                <w:sz w:val="19"/>
                <w:szCs w:val="19"/>
              </w:rPr>
              <w:t>.</w:t>
            </w:r>
          </w:p>
        </w:tc>
      </w:tr>
    </w:tbl>
    <w:p w14:paraId="411E514B" w14:textId="4E9AA41B" w:rsidR="00920FED" w:rsidRDefault="00920FED" w:rsidP="00BF74D5">
      <w:pPr>
        <w:ind w:firstLine="0"/>
        <w:rPr>
          <w:b/>
          <w:bCs/>
          <w:sz w:val="19"/>
          <w:szCs w:val="19"/>
        </w:rPr>
      </w:pPr>
    </w:p>
    <w:p w14:paraId="0B7FC0D6" w14:textId="3CE8BFF2" w:rsidR="00CE1BD3" w:rsidRDefault="00A43BC2" w:rsidP="000527E3">
      <w:pPr>
        <w:ind w:firstLine="0"/>
      </w:pPr>
      <w:r>
        <w:t xml:space="preserve">  </w:t>
      </w:r>
      <w:r w:rsidR="0034346A">
        <w:t xml:space="preserve"> </w:t>
      </w:r>
      <w:r w:rsidR="00D3692B">
        <w:t xml:space="preserve">   </w:t>
      </w:r>
      <w:r w:rsidR="00F2744B">
        <w:t xml:space="preserve">Figure 4(b) shows the cathodic peak results of different cycles of </w:t>
      </w:r>
      <w:r w:rsidR="00C07DE8">
        <w:t xml:space="preserve">the </w:t>
      </w:r>
      <w:proofErr w:type="spellStart"/>
      <w:r w:rsidR="00F2744B">
        <w:t>electropolymerization</w:t>
      </w:r>
      <w:proofErr w:type="spellEnd"/>
      <w:r w:rsidR="00F2744B">
        <w:t xml:space="preserve"> step of GFAP MIP solution.</w:t>
      </w:r>
      <w:r w:rsidR="00386C76">
        <w:t xml:space="preserve"> According to the results, </w:t>
      </w:r>
      <w:r w:rsidR="00432237">
        <w:t>sixteen</w:t>
      </w:r>
      <w:r w:rsidR="00386C76">
        <w:t xml:space="preserve"> electrodes passed this </w:t>
      </w:r>
      <w:r w:rsidR="007E75F8">
        <w:t xml:space="preserve">quality control </w:t>
      </w:r>
      <w:r w:rsidR="00386C76">
        <w:t>step</w:t>
      </w:r>
      <w:r w:rsidR="007E75F8">
        <w:t xml:space="preserve"> (QC3)</w:t>
      </w:r>
      <w:r w:rsidR="00386C76">
        <w:t xml:space="preserve"> with the obtained threshold of 40 </w:t>
      </w:r>
      <w:r w:rsidR="00386C76">
        <w:sym w:font="Symbol" w:char="F06D"/>
      </w:r>
      <w:r w:rsidR="00386C76">
        <w:t xml:space="preserve">A. By enhancing the layers of GFAP MIP film on the prepared electrode, the conductivity of the surface of electrode </w:t>
      </w:r>
      <w:r w:rsidR="007E75F8">
        <w:t>decreases</w:t>
      </w:r>
      <w:r w:rsidR="00386C76">
        <w:t xml:space="preserve"> after 10 cycles of </w:t>
      </w:r>
      <w:proofErr w:type="spellStart"/>
      <w:r w:rsidR="00386C76">
        <w:t>electropolymerization</w:t>
      </w:r>
      <w:proofErr w:type="spellEnd"/>
      <w:r w:rsidR="00386C76">
        <w:t xml:space="preserve"> as mentioned in Figure 4(b) for </w:t>
      </w:r>
      <w:r w:rsidR="00C07DE8">
        <w:t xml:space="preserve">the </w:t>
      </w:r>
      <w:r w:rsidR="00386C76">
        <w:t xml:space="preserve">first and the last scan number. The last scan number was considered for passing the </w:t>
      </w:r>
      <w:r w:rsidR="007E75F8">
        <w:t xml:space="preserve">electrode to the next step (Min </w:t>
      </w:r>
      <w:proofErr w:type="spellStart"/>
      <w:r w:rsidR="007E75F8">
        <w:t>ip</w:t>
      </w:r>
      <w:r w:rsidR="00C07DE8">
        <w:t>a</w:t>
      </w:r>
      <w:proofErr w:type="spellEnd"/>
      <w:r w:rsidR="007E75F8">
        <w:t xml:space="preserve">). Also, this method of quality control is not </w:t>
      </w:r>
      <w:r w:rsidR="000527E3">
        <w:t>destructive,</w:t>
      </w:r>
      <w:r w:rsidR="007E75F8">
        <w:t xml:space="preserve"> and it </w:t>
      </w:r>
      <w:r w:rsidR="000527E3">
        <w:t>does</w:t>
      </w:r>
      <w:r w:rsidR="007E75F8">
        <w:t xml:space="preserve"> not add extra steps to the electro</w:t>
      </w:r>
      <w:r w:rsidR="00C07DE8">
        <w:t>-</w:t>
      </w:r>
      <w:r w:rsidR="007E75F8">
        <w:t xml:space="preserve">fabrication process. The results obtained from this </w:t>
      </w:r>
      <w:r w:rsidR="000527E3">
        <w:t xml:space="preserve">approach are so useful </w:t>
      </w:r>
      <w:r w:rsidR="00C218F2">
        <w:t>to produce</w:t>
      </w:r>
      <w:r w:rsidR="000527E3">
        <w:t xml:space="preserve"> GFAP MIP-based biosensor</w:t>
      </w:r>
      <w:r w:rsidR="00C07DE8">
        <w:t>s</w:t>
      </w:r>
      <w:r w:rsidR="000527E3">
        <w:t xml:space="preserve">. </w:t>
      </w:r>
    </w:p>
    <w:p w14:paraId="30986E21" w14:textId="052E3ACB" w:rsidR="00C218F2" w:rsidRPr="00BF74D5" w:rsidRDefault="00C218F2" w:rsidP="00BF74D5">
      <w:pPr>
        <w:ind w:firstLine="284"/>
        <w:rPr>
          <w:b/>
          <w:bCs/>
          <w:sz w:val="19"/>
          <w:szCs w:val="19"/>
        </w:rPr>
      </w:pPr>
      <w:r w:rsidRPr="000527E3">
        <w:t xml:space="preserve">The last main step of </w:t>
      </w:r>
      <w:r>
        <w:t xml:space="preserve">the </w:t>
      </w:r>
      <w:r w:rsidRPr="000527E3">
        <w:t>quality control strategy is illustrated in Figure 5. After washing the electrode</w:t>
      </w:r>
      <w:r>
        <w:t xml:space="preserve"> as described in the previous section</w:t>
      </w:r>
      <w:r w:rsidRPr="000527E3">
        <w:t>, the</w:t>
      </w:r>
      <w:r>
        <w:t xml:space="preserve"> EIS electrochemical measurement was carried out by placing the droplet of PBS on the surface of the electrode. Obtaining this result is essential for calculating the impedance difference for real sample testing. By removing the outlier data with attention to the confirmed </w:t>
      </w:r>
      <w:r>
        <w:lastRenderedPageBreak/>
        <w:t xml:space="preserve">range of 1200 </w:t>
      </w:r>
      <w:r>
        <w:sym w:font="Symbol" w:char="F057"/>
      </w:r>
      <w:r>
        <w:t xml:space="preserve"> to 2800 </w:t>
      </w:r>
      <w:r>
        <w:sym w:font="Symbol" w:char="F057"/>
      </w:r>
      <w:r>
        <w:t>, thirteen electrodes passed this quality control step (QC4).</w:t>
      </w:r>
      <w:r w:rsidR="00BF74D5">
        <w:t xml:space="preserve"> This biosensor surface resistance range was determined for this GFAP MIP biosensor by comparing all biosensor’s results</w:t>
      </w:r>
      <w:r>
        <w:t xml:space="preserve"> The s</w:t>
      </w:r>
      <w:r w:rsidRPr="00F43F3D">
        <w:t>ub</w:t>
      </w:r>
      <w:r>
        <w:t>-</w:t>
      </w:r>
      <w:r w:rsidRPr="00F43F3D">
        <w:t>figure of Figure 5</w:t>
      </w:r>
      <w:r>
        <w:t xml:space="preserve"> shows that about 36 % of electrodes passed this quality control strategy to prepare reliable and reproducible GFAP MIP biosensors. By improving the quality of bare electrodes, it has the potential to enhance the percentage of passed electrodes to more than 65 %.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7"/>
      </w:tblGrid>
      <w:tr w:rsidR="00CE1BD3" w14:paraId="73A0D4C4" w14:textId="77777777" w:rsidTr="000527E3">
        <w:tc>
          <w:tcPr>
            <w:tcW w:w="4837" w:type="dxa"/>
          </w:tcPr>
          <w:p w14:paraId="07FC42F1" w14:textId="1B395AD7" w:rsidR="00CE1BD3" w:rsidRPr="00C218F2" w:rsidRDefault="00C218F2" w:rsidP="00C218F2">
            <w:pPr>
              <w:tabs>
                <w:tab w:val="clear" w:pos="340"/>
                <w:tab w:val="clear" w:pos="680"/>
              </w:tabs>
              <w:spacing w:before="100" w:beforeAutospacing="1" w:after="100" w:afterAutospacing="1"/>
              <w:ind w:firstLine="0"/>
              <w:jc w:val="left"/>
              <w:rPr>
                <w:rFonts w:eastAsia="Times New Roman"/>
                <w:sz w:val="24"/>
                <w:szCs w:val="24"/>
                <w:lang w:val="en-CA" w:eastAsia="en-CA"/>
              </w:rPr>
            </w:pPr>
            <w:r w:rsidRPr="00C218F2">
              <w:rPr>
                <w:rFonts w:eastAsia="Times New Roman"/>
                <w:noProof/>
                <w:sz w:val="24"/>
                <w:szCs w:val="24"/>
                <w:lang w:val="en-CA" w:eastAsia="en-CA"/>
              </w:rPr>
              <w:drawing>
                <wp:inline distT="0" distB="0" distL="0" distR="0" wp14:anchorId="7BBEA649" wp14:editId="6A7B675D">
                  <wp:extent cx="2977778" cy="2637489"/>
                  <wp:effectExtent l="0" t="0" r="0" b="0"/>
                  <wp:docPr id="61670027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a:extLst>
                              <a:ext uri="{28A0092B-C50C-407E-A947-70E740481C1C}">
                                <a14:useLocalDpi xmlns:a14="http://schemas.microsoft.com/office/drawing/2010/main" val="0"/>
                              </a:ext>
                            </a:extLst>
                          </a:blip>
                          <a:srcRect l="1591" t="1637" r="2428"/>
                          <a:stretch/>
                        </pic:blipFill>
                        <pic:spPr bwMode="auto">
                          <a:xfrm>
                            <a:off x="0" y="0"/>
                            <a:ext cx="2991212" cy="264938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E1BD3" w14:paraId="71F2E627" w14:textId="77777777" w:rsidTr="000527E3">
        <w:tc>
          <w:tcPr>
            <w:tcW w:w="4837" w:type="dxa"/>
          </w:tcPr>
          <w:p w14:paraId="7C0F4C66" w14:textId="4B0DE971" w:rsidR="00CE1BD3" w:rsidRDefault="00CE1BD3" w:rsidP="00E349B8">
            <w:pPr>
              <w:ind w:firstLine="0"/>
            </w:pPr>
            <w:r w:rsidRPr="00C05B70">
              <w:rPr>
                <w:b/>
                <w:bCs/>
              </w:rPr>
              <w:t>Figure 4:</w:t>
            </w:r>
            <w:r>
              <w:t xml:space="preserve"> The </w:t>
            </w:r>
            <w:r w:rsidR="00C218F2">
              <w:t>anodic</w:t>
            </w:r>
            <w:r>
              <w:t xml:space="preserve"> </w:t>
            </w:r>
            <w:r w:rsidR="00C05B70">
              <w:t>current</w:t>
            </w:r>
            <w:r w:rsidR="00C218F2">
              <w:t xml:space="preserve"> peak</w:t>
            </w:r>
            <w:r w:rsidR="00C05B70">
              <w:t xml:space="preserve"> of </w:t>
            </w:r>
            <w:r>
              <w:t xml:space="preserve">cyclic voltammetry results </w:t>
            </w:r>
            <w:r w:rsidR="00C05B70">
              <w:t>for</w:t>
            </w:r>
            <w:r>
              <w:t xml:space="preserve"> </w:t>
            </w:r>
            <w:r w:rsidR="00C05B70">
              <w:t xml:space="preserve">(a) </w:t>
            </w:r>
            <w:r>
              <w:t>electro</w:t>
            </w:r>
            <w:r w:rsidR="00C05B70">
              <w:t xml:space="preserve">deposition of redox probe (QC2 Threshold) and (b) </w:t>
            </w:r>
            <w:proofErr w:type="spellStart"/>
            <w:r w:rsidR="00C05B70">
              <w:t>electropolymerization</w:t>
            </w:r>
            <w:proofErr w:type="spellEnd"/>
            <w:r w:rsidR="00C05B70">
              <w:t xml:space="preserve"> of MIP </w:t>
            </w:r>
            <w:r w:rsidR="00F2744B">
              <w:t>solution</w:t>
            </w:r>
            <w:r w:rsidR="00F2744B" w:rsidRPr="00C05B70">
              <w:t xml:space="preserve"> (</w:t>
            </w:r>
            <w:r w:rsidR="00C05B70" w:rsidRPr="00C05B70">
              <w:t>QC</w:t>
            </w:r>
            <w:r w:rsidR="00C05B70">
              <w:t>3</w:t>
            </w:r>
            <w:r w:rsidR="00C05B70" w:rsidRPr="00C05B70">
              <w:t xml:space="preserve"> </w:t>
            </w:r>
            <w:r w:rsidR="00386C76" w:rsidRPr="00C05B70">
              <w:t>Threshold)</w:t>
            </w:r>
            <w:r w:rsidR="00386C76">
              <w:t>.</w:t>
            </w:r>
            <w:r w:rsidR="00386C76" w:rsidRPr="00C05B70">
              <w:t xml:space="preserve">  </w:t>
            </w:r>
            <w:r w:rsidR="00C05B70">
              <w:t xml:space="preserve"> </w:t>
            </w:r>
          </w:p>
        </w:tc>
      </w:tr>
    </w:tbl>
    <w:p w14:paraId="7271B7F2" w14:textId="3DECB248" w:rsidR="00555CDA" w:rsidRPr="003409E8" w:rsidRDefault="00555CDA" w:rsidP="00555CDA">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7"/>
      </w:tblGrid>
      <w:tr w:rsidR="008C2D8D" w14:paraId="3E605ADD" w14:textId="77777777" w:rsidTr="008C2D8D">
        <w:tc>
          <w:tcPr>
            <w:tcW w:w="4837" w:type="dxa"/>
          </w:tcPr>
          <w:p w14:paraId="041540B7" w14:textId="55F7F6D0" w:rsidR="008C2D8D" w:rsidRPr="00C218F2" w:rsidRDefault="00C218F2" w:rsidP="00C218F2">
            <w:pPr>
              <w:tabs>
                <w:tab w:val="clear" w:pos="340"/>
                <w:tab w:val="clear" w:pos="680"/>
              </w:tabs>
              <w:spacing w:before="100" w:beforeAutospacing="1" w:after="100" w:afterAutospacing="1"/>
              <w:ind w:firstLine="0"/>
              <w:jc w:val="center"/>
              <w:rPr>
                <w:rFonts w:eastAsia="Times New Roman"/>
                <w:sz w:val="24"/>
                <w:szCs w:val="24"/>
                <w:lang w:val="en-CA" w:eastAsia="en-CA"/>
              </w:rPr>
            </w:pPr>
            <w:r w:rsidRPr="00C218F2">
              <w:rPr>
                <w:rFonts w:eastAsia="Times New Roman"/>
                <w:noProof/>
                <w:sz w:val="24"/>
                <w:szCs w:val="24"/>
                <w:lang w:val="en-CA" w:eastAsia="en-CA"/>
              </w:rPr>
              <w:drawing>
                <wp:inline distT="0" distB="0" distL="0" distR="0" wp14:anchorId="4014FAED" wp14:editId="7B75FD08">
                  <wp:extent cx="2760562" cy="2504100"/>
                  <wp:effectExtent l="0" t="0" r="1905"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a:extLst>
                              <a:ext uri="{28A0092B-C50C-407E-A947-70E740481C1C}">
                                <a14:useLocalDpi xmlns:a14="http://schemas.microsoft.com/office/drawing/2010/main" val="0"/>
                              </a:ext>
                            </a:extLst>
                          </a:blip>
                          <a:srcRect l="5954" t="2846" r="11340" b="2374"/>
                          <a:stretch/>
                        </pic:blipFill>
                        <pic:spPr bwMode="auto">
                          <a:xfrm>
                            <a:off x="0" y="0"/>
                            <a:ext cx="2804288" cy="254376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C2D8D" w14:paraId="0C6EA4AD" w14:textId="77777777" w:rsidTr="008C2D8D">
        <w:tc>
          <w:tcPr>
            <w:tcW w:w="4837" w:type="dxa"/>
          </w:tcPr>
          <w:p w14:paraId="118A9479" w14:textId="5CCEB6EA" w:rsidR="008C2D8D" w:rsidRDefault="008C2D8D" w:rsidP="00920FED">
            <w:pPr>
              <w:ind w:firstLine="0"/>
              <w:jc w:val="center"/>
              <w:rPr>
                <w:b/>
                <w:bCs/>
                <w:sz w:val="19"/>
                <w:szCs w:val="19"/>
              </w:rPr>
            </w:pPr>
            <w:r>
              <w:rPr>
                <w:b/>
                <w:bCs/>
                <w:sz w:val="19"/>
                <w:szCs w:val="19"/>
              </w:rPr>
              <w:t xml:space="preserve">Figure 5: </w:t>
            </w:r>
            <w:r w:rsidRPr="008C2D8D">
              <w:rPr>
                <w:sz w:val="19"/>
                <w:szCs w:val="19"/>
              </w:rPr>
              <w:t>The EIS electrochemical results of washing step quality control (QC4) by placing the droplet of PBS (</w:t>
            </w:r>
            <w:proofErr w:type="spellStart"/>
            <w:r w:rsidRPr="008C2D8D">
              <w:rPr>
                <w:sz w:val="19"/>
                <w:szCs w:val="19"/>
              </w:rPr>
              <w:t>Rsur</w:t>
            </w:r>
            <w:proofErr w:type="spellEnd"/>
            <w:r w:rsidRPr="008C2D8D">
              <w:rPr>
                <w:sz w:val="19"/>
                <w:szCs w:val="19"/>
              </w:rPr>
              <w:t xml:space="preserve">: Biosensor Surface Resistance, </w:t>
            </w:r>
            <w:proofErr w:type="spellStart"/>
            <w:r w:rsidRPr="008C2D8D">
              <w:rPr>
                <w:sz w:val="19"/>
                <w:szCs w:val="19"/>
              </w:rPr>
              <w:t>Rsol</w:t>
            </w:r>
            <w:proofErr w:type="spellEnd"/>
            <w:r w:rsidRPr="008C2D8D">
              <w:rPr>
                <w:sz w:val="19"/>
                <w:szCs w:val="19"/>
              </w:rPr>
              <w:t>: Solution Resistance</w:t>
            </w:r>
            <w:r w:rsidR="00C05B70">
              <w:rPr>
                <w:sz w:val="19"/>
                <w:szCs w:val="19"/>
              </w:rPr>
              <w:t>)</w:t>
            </w:r>
            <w:r w:rsidR="00C218F2">
              <w:rPr>
                <w:sz w:val="19"/>
                <w:szCs w:val="19"/>
              </w:rPr>
              <w:t>.</w:t>
            </w:r>
          </w:p>
        </w:tc>
      </w:tr>
    </w:tbl>
    <w:p w14:paraId="2B1BADEB" w14:textId="19C82ACF" w:rsidR="00B03EC8" w:rsidRPr="000527E3" w:rsidRDefault="00681D30" w:rsidP="00BC7DE1">
      <w:pPr>
        <w:pStyle w:val="heading10"/>
        <w:rPr>
          <w:rStyle w:val="AbsatzNormal"/>
          <w:b/>
          <w:bCs w:val="0"/>
        </w:rPr>
      </w:pPr>
      <w:r w:rsidRPr="000527E3">
        <w:rPr>
          <w:rStyle w:val="AbsatzNormal"/>
          <w:b/>
          <w:bCs w:val="0"/>
          <w:sz w:val="24"/>
          <w:szCs w:val="24"/>
        </w:rPr>
        <w:t>C</w:t>
      </w:r>
      <w:r w:rsidR="00465D07" w:rsidRPr="000527E3">
        <w:rPr>
          <w:rStyle w:val="AbsatzNormal"/>
          <w:b/>
          <w:bCs w:val="0"/>
        </w:rPr>
        <w:t>onclusion</w:t>
      </w:r>
      <w:r w:rsidR="00C07DE8">
        <w:rPr>
          <w:rStyle w:val="AbsatzNormal"/>
          <w:b/>
          <w:bCs w:val="0"/>
          <w:sz w:val="14"/>
          <w:szCs w:val="14"/>
        </w:rPr>
        <w:t>S</w:t>
      </w:r>
    </w:p>
    <w:p w14:paraId="48DCE596" w14:textId="3FD4D165" w:rsidR="001425A8" w:rsidRDefault="00681D30" w:rsidP="00F43F3D">
      <w:pPr>
        <w:ind w:firstLine="0"/>
      </w:pPr>
      <w:r>
        <w:tab/>
      </w:r>
      <w:r w:rsidR="00432237" w:rsidRPr="00432237">
        <w:t xml:space="preserve">In </w:t>
      </w:r>
      <w:r w:rsidR="00432237">
        <w:t xml:space="preserve">this paper, </w:t>
      </w:r>
      <w:r w:rsidR="00432237" w:rsidRPr="00432237">
        <w:t>a pioneering strategy for screening electrodes during the electro-fabrication process, enhancing the reliability and performance of</w:t>
      </w:r>
      <w:r w:rsidR="00432237">
        <w:t xml:space="preserve"> MIP</w:t>
      </w:r>
      <w:r w:rsidR="00432237" w:rsidRPr="00432237">
        <w:t xml:space="preserve"> biosensors</w:t>
      </w:r>
      <w:r w:rsidR="00432237">
        <w:t xml:space="preserve"> was introduced</w:t>
      </w:r>
      <w:r w:rsidR="00432237" w:rsidRPr="00432237">
        <w:t>. Th</w:t>
      </w:r>
      <w:r w:rsidR="00F43F3D">
        <w:t xml:space="preserve">is </w:t>
      </w:r>
      <w:r w:rsidR="00432237" w:rsidRPr="00432237">
        <w:t>approach incorporates non-destructive quality controls at key fabrication stages, facilitating efficient decision-making in electrode screening.</w:t>
      </w:r>
      <w:r w:rsidR="00432237">
        <w:t xml:space="preserve"> The electro-fabrication process, guided by this quality control strategy, successfully yielded reproducible biosensors for GFAP detection. The strategy’s effectiveness is underscored by achieving a notable 36% success rate in preparing repetitive and high-performance </w:t>
      </w:r>
      <w:r w:rsidR="00F43F3D">
        <w:t>GFAP MIP</w:t>
      </w:r>
      <w:r w:rsidR="00432237">
        <w:t xml:space="preserve"> biosensors, a significant improvement compared to inherent variability observed in bare screen-printed </w:t>
      </w:r>
      <w:r w:rsidR="00F43F3D">
        <w:t xml:space="preserve">electrodes. </w:t>
      </w:r>
    </w:p>
    <w:p w14:paraId="0E6A4727" w14:textId="6568B487" w:rsidR="00BE17E7" w:rsidRPr="002C4447" w:rsidRDefault="00BE17E7" w:rsidP="00895F1E">
      <w:pPr>
        <w:pStyle w:val="figlegend"/>
        <w:rPr>
          <w:rStyle w:val="AbsatzNormal"/>
          <w:b/>
          <w:bCs/>
        </w:rPr>
      </w:pPr>
      <w:r w:rsidRPr="002C4447">
        <w:rPr>
          <w:rStyle w:val="initial12"/>
          <w:b/>
          <w:bCs/>
        </w:rPr>
        <w:t>A</w:t>
      </w:r>
      <w:r w:rsidRPr="002C4447">
        <w:rPr>
          <w:rStyle w:val="AbsatzNormal"/>
          <w:b/>
          <w:bCs/>
        </w:rPr>
        <w:t>CKNOWLEDGMEN</w:t>
      </w:r>
      <w:r w:rsidR="00C07DE8">
        <w:rPr>
          <w:rStyle w:val="AbsatzNormal"/>
          <w:b/>
          <w:bCs/>
        </w:rPr>
        <w:t>TS</w:t>
      </w:r>
    </w:p>
    <w:p w14:paraId="1028F0A0" w14:textId="5B48C296" w:rsidR="000201F2" w:rsidRDefault="000E15D5" w:rsidP="007201ED">
      <w:pPr>
        <w:ind w:firstLine="0"/>
      </w:pPr>
      <w:r w:rsidRPr="000E15D5">
        <w:t>The authors acknowledge Natural Sciences and Engineering Research of Canada (NSERC)</w:t>
      </w:r>
      <w:r w:rsidR="002C4447">
        <w:t>,</w:t>
      </w:r>
      <w:r w:rsidRPr="000E15D5">
        <w:t xml:space="preserve"> Canadian Institutes of</w:t>
      </w:r>
      <w:r w:rsidR="00681D30">
        <w:t xml:space="preserve"> </w:t>
      </w:r>
      <w:r w:rsidRPr="000E15D5">
        <w:t>Health Research (CIHR)</w:t>
      </w:r>
      <w:r w:rsidR="002C4447">
        <w:t>, University of Calgary,</w:t>
      </w:r>
      <w:r w:rsidR="005830D7">
        <w:t xml:space="preserve"> Innovate Calgary,</w:t>
      </w:r>
      <w:r w:rsidR="002C4447">
        <w:t xml:space="preserve"> </w:t>
      </w:r>
      <w:proofErr w:type="spellStart"/>
      <w:r w:rsidR="002C4447">
        <w:t>Mitacs</w:t>
      </w:r>
      <w:proofErr w:type="spellEnd"/>
      <w:r w:rsidR="002C4447">
        <w:t>,</w:t>
      </w:r>
      <w:r w:rsidRPr="000E15D5">
        <w:t xml:space="preserve"> Alberta Innovates</w:t>
      </w:r>
      <w:r w:rsidR="00C07DE8">
        <w:t>,</w:t>
      </w:r>
      <w:r w:rsidR="002C4447">
        <w:t xml:space="preserve"> and CMC Microsystem for supporting this research.</w:t>
      </w:r>
    </w:p>
    <w:p w14:paraId="57933B1C" w14:textId="77777777" w:rsidR="007201ED" w:rsidRDefault="007201ED" w:rsidP="007201ED">
      <w:pPr>
        <w:ind w:firstLine="0"/>
      </w:pPr>
    </w:p>
    <w:p w14:paraId="3AA9BB26" w14:textId="464F80A1" w:rsidR="00681D30" w:rsidRPr="007201ED" w:rsidRDefault="00895F1E" w:rsidP="007201ED">
      <w:pPr>
        <w:ind w:firstLine="0"/>
        <w:rPr>
          <w:b/>
          <w:bCs/>
        </w:rPr>
      </w:pPr>
      <w:r w:rsidRPr="002C4447">
        <w:rPr>
          <w:rStyle w:val="initial12"/>
          <w:b/>
          <w:bCs/>
        </w:rPr>
        <w:t>R</w:t>
      </w:r>
      <w:r w:rsidR="00702083" w:rsidRPr="002C4447">
        <w:rPr>
          <w:rStyle w:val="AbsatzNormal"/>
          <w:b/>
          <w:bCs/>
          <w:sz w:val="16"/>
          <w:szCs w:val="16"/>
        </w:rPr>
        <w:t>EFERENCE</w:t>
      </w:r>
      <w:r w:rsidR="00702083" w:rsidRPr="002C4447">
        <w:rPr>
          <w:rStyle w:val="AbsatzNormal"/>
          <w:b/>
          <w:bCs/>
          <w:sz w:val="14"/>
          <w:szCs w:val="14"/>
        </w:rPr>
        <w:t>S</w:t>
      </w:r>
      <w:r w:rsidR="00702083" w:rsidRPr="002C4447">
        <w:rPr>
          <w:rStyle w:val="AbsatzNormal"/>
          <w:b/>
          <w:bCs/>
        </w:rPr>
        <w:t xml:space="preserve"> </w:t>
      </w:r>
    </w:p>
    <w:p w14:paraId="29DD18A2" w14:textId="77777777" w:rsidR="001A60BD" w:rsidRPr="001A60BD" w:rsidRDefault="006427A7" w:rsidP="001A60BD">
      <w:pPr>
        <w:pStyle w:val="EndNoteBibliography"/>
        <w:tabs>
          <w:tab w:val="clear" w:pos="340"/>
          <w:tab w:val="clear" w:pos="680"/>
          <w:tab w:val="left" w:pos="426"/>
        </w:tabs>
        <w:ind w:left="284" w:hanging="284"/>
        <w:rPr>
          <w:iCs/>
          <w:sz w:val="17"/>
          <w:szCs w:val="17"/>
        </w:rPr>
      </w:pPr>
      <w:r w:rsidRPr="001A60BD">
        <w:rPr>
          <w:sz w:val="17"/>
          <w:szCs w:val="17"/>
        </w:rPr>
        <w:fldChar w:fldCharType="begin"/>
      </w:r>
      <w:r w:rsidRPr="001A60BD">
        <w:rPr>
          <w:sz w:val="17"/>
          <w:szCs w:val="17"/>
        </w:rPr>
        <w:instrText xml:space="preserve"> ADDIN EN.REFLIST </w:instrText>
      </w:r>
      <w:r w:rsidRPr="001A60BD">
        <w:rPr>
          <w:sz w:val="17"/>
          <w:szCs w:val="17"/>
        </w:rPr>
        <w:fldChar w:fldCharType="separate"/>
      </w:r>
      <w:r w:rsidR="001A60BD" w:rsidRPr="001A60BD">
        <w:rPr>
          <w:sz w:val="17"/>
          <w:szCs w:val="17"/>
        </w:rPr>
        <w:t>1.</w:t>
      </w:r>
      <w:r w:rsidR="001A60BD" w:rsidRPr="001A60BD">
        <w:rPr>
          <w:sz w:val="17"/>
          <w:szCs w:val="17"/>
        </w:rPr>
        <w:tab/>
        <w:t xml:space="preserve">Li, Y., et al., </w:t>
      </w:r>
      <w:r w:rsidR="001A60BD" w:rsidRPr="001A60BD">
        <w:rPr>
          <w:i/>
          <w:sz w:val="17"/>
          <w:szCs w:val="17"/>
        </w:rPr>
        <w:t xml:space="preserve">Recent advances in molecularly imprinted polymer-based </w:t>
      </w:r>
      <w:r w:rsidR="001A60BD" w:rsidRPr="001A60BD">
        <w:rPr>
          <w:iCs/>
          <w:sz w:val="17"/>
          <w:szCs w:val="17"/>
        </w:rPr>
        <w:t>electrochemical sensors. Biosensors and Bioelectronics, 2024: p. 116018.</w:t>
      </w:r>
    </w:p>
    <w:p w14:paraId="4CCBBD88" w14:textId="77777777" w:rsidR="001A60BD" w:rsidRPr="001A60BD" w:rsidRDefault="001A60BD" w:rsidP="001A60BD">
      <w:pPr>
        <w:pStyle w:val="EndNoteBibliography"/>
        <w:tabs>
          <w:tab w:val="clear" w:pos="340"/>
          <w:tab w:val="clear" w:pos="680"/>
          <w:tab w:val="left" w:pos="426"/>
        </w:tabs>
        <w:ind w:left="284" w:hanging="284"/>
        <w:rPr>
          <w:iCs/>
          <w:sz w:val="17"/>
          <w:szCs w:val="17"/>
        </w:rPr>
      </w:pPr>
      <w:r w:rsidRPr="001A60BD">
        <w:rPr>
          <w:iCs/>
          <w:sz w:val="17"/>
          <w:szCs w:val="17"/>
        </w:rPr>
        <w:t>2.</w:t>
      </w:r>
      <w:r w:rsidRPr="001A60BD">
        <w:rPr>
          <w:iCs/>
          <w:sz w:val="17"/>
          <w:szCs w:val="17"/>
        </w:rPr>
        <w:tab/>
        <w:t xml:space="preserve">Harris, A.R., et al., Efficient strategy for quality control of screen-printed carbon ink disposable sensor electrodes based on simultaneous evaluation of resistance, capacitance and Faradaic current by Fourier transform AC voltammetry. Journal of Solid State Electrochemistry, 2008. </w:t>
      </w:r>
      <w:r w:rsidRPr="001A60BD">
        <w:rPr>
          <w:b/>
          <w:iCs/>
          <w:sz w:val="17"/>
          <w:szCs w:val="17"/>
        </w:rPr>
        <w:t>12</w:t>
      </w:r>
      <w:r w:rsidRPr="001A60BD">
        <w:rPr>
          <w:iCs/>
          <w:sz w:val="17"/>
          <w:szCs w:val="17"/>
        </w:rPr>
        <w:t>(10): p. 1301-1315.</w:t>
      </w:r>
    </w:p>
    <w:p w14:paraId="381DC79A" w14:textId="77777777" w:rsidR="001A60BD" w:rsidRPr="001A60BD" w:rsidRDefault="001A60BD" w:rsidP="001A60BD">
      <w:pPr>
        <w:pStyle w:val="EndNoteBibliography"/>
        <w:tabs>
          <w:tab w:val="clear" w:pos="340"/>
          <w:tab w:val="clear" w:pos="680"/>
          <w:tab w:val="left" w:pos="426"/>
        </w:tabs>
        <w:ind w:left="284" w:hanging="284"/>
        <w:rPr>
          <w:iCs/>
          <w:sz w:val="17"/>
          <w:szCs w:val="17"/>
        </w:rPr>
      </w:pPr>
      <w:r w:rsidRPr="001A60BD">
        <w:rPr>
          <w:iCs/>
          <w:sz w:val="17"/>
          <w:szCs w:val="17"/>
        </w:rPr>
        <w:t>3.</w:t>
      </w:r>
      <w:r w:rsidRPr="001A60BD">
        <w:rPr>
          <w:iCs/>
          <w:sz w:val="17"/>
          <w:szCs w:val="17"/>
        </w:rPr>
        <w:tab/>
        <w:t xml:space="preserve">Kan, X., et al., Molecularly imprinted polymers based electrochemical sensor for bovine hemoglobin recognition. Sensors and Actuators B: Chemical, 2012. </w:t>
      </w:r>
      <w:r w:rsidRPr="001A60BD">
        <w:rPr>
          <w:b/>
          <w:iCs/>
          <w:sz w:val="17"/>
          <w:szCs w:val="17"/>
        </w:rPr>
        <w:t>168</w:t>
      </w:r>
      <w:r w:rsidRPr="001A60BD">
        <w:rPr>
          <w:iCs/>
          <w:sz w:val="17"/>
          <w:szCs w:val="17"/>
        </w:rPr>
        <w:t>: p. 395-401.</w:t>
      </w:r>
    </w:p>
    <w:p w14:paraId="4D909DE1" w14:textId="77777777" w:rsidR="001A60BD" w:rsidRPr="001A60BD" w:rsidRDefault="001A60BD" w:rsidP="001A60BD">
      <w:pPr>
        <w:pStyle w:val="EndNoteBibliography"/>
        <w:tabs>
          <w:tab w:val="clear" w:pos="340"/>
          <w:tab w:val="clear" w:pos="680"/>
          <w:tab w:val="left" w:pos="426"/>
        </w:tabs>
        <w:ind w:left="284" w:hanging="284"/>
        <w:rPr>
          <w:iCs/>
          <w:sz w:val="17"/>
          <w:szCs w:val="17"/>
        </w:rPr>
      </w:pPr>
      <w:r w:rsidRPr="001A60BD">
        <w:rPr>
          <w:iCs/>
          <w:sz w:val="17"/>
          <w:szCs w:val="17"/>
        </w:rPr>
        <w:t>4.</w:t>
      </w:r>
      <w:r w:rsidRPr="001A60BD">
        <w:rPr>
          <w:iCs/>
          <w:sz w:val="17"/>
          <w:szCs w:val="17"/>
        </w:rPr>
        <w:tab/>
        <w:t xml:space="preserve">Ribeiro, J., et al., Electrochemical detection of cardiac biomarker myoglobin using polyphenol as imprinted polymer receptor. Analytica Chimica Acta, 2017. </w:t>
      </w:r>
      <w:r w:rsidRPr="001A60BD">
        <w:rPr>
          <w:b/>
          <w:iCs/>
          <w:sz w:val="17"/>
          <w:szCs w:val="17"/>
        </w:rPr>
        <w:t>981</w:t>
      </w:r>
      <w:r w:rsidRPr="001A60BD">
        <w:rPr>
          <w:iCs/>
          <w:sz w:val="17"/>
          <w:szCs w:val="17"/>
        </w:rPr>
        <w:t>: p. 41-52.</w:t>
      </w:r>
    </w:p>
    <w:p w14:paraId="7B3CA10D" w14:textId="77777777" w:rsidR="001A60BD" w:rsidRPr="001A60BD" w:rsidRDefault="001A60BD" w:rsidP="001A60BD">
      <w:pPr>
        <w:pStyle w:val="EndNoteBibliography"/>
        <w:tabs>
          <w:tab w:val="clear" w:pos="340"/>
          <w:tab w:val="clear" w:pos="680"/>
          <w:tab w:val="left" w:pos="426"/>
        </w:tabs>
        <w:ind w:left="284" w:hanging="284"/>
        <w:rPr>
          <w:iCs/>
          <w:sz w:val="17"/>
          <w:szCs w:val="17"/>
        </w:rPr>
      </w:pPr>
      <w:r w:rsidRPr="001A60BD">
        <w:rPr>
          <w:iCs/>
          <w:sz w:val="17"/>
          <w:szCs w:val="17"/>
        </w:rPr>
        <w:t>5.</w:t>
      </w:r>
      <w:r w:rsidRPr="001A60BD">
        <w:rPr>
          <w:iCs/>
          <w:sz w:val="17"/>
          <w:szCs w:val="17"/>
        </w:rPr>
        <w:tab/>
        <w:t xml:space="preserve">Park, R., et al., Recent advances of point-of-care devices integrated with molecularly imprinted polymers-based biosensors: From biomolecule sensing design to intraoral fluid testing. Biosensors, 2022. </w:t>
      </w:r>
      <w:r w:rsidRPr="001A60BD">
        <w:rPr>
          <w:b/>
          <w:iCs/>
          <w:sz w:val="17"/>
          <w:szCs w:val="17"/>
        </w:rPr>
        <w:t>12</w:t>
      </w:r>
      <w:r w:rsidRPr="001A60BD">
        <w:rPr>
          <w:iCs/>
          <w:sz w:val="17"/>
          <w:szCs w:val="17"/>
        </w:rPr>
        <w:t>(3): p. 136.</w:t>
      </w:r>
    </w:p>
    <w:p w14:paraId="33C0B37F" w14:textId="77777777" w:rsidR="001A60BD" w:rsidRPr="001A60BD" w:rsidRDefault="001A60BD" w:rsidP="001A60BD">
      <w:pPr>
        <w:pStyle w:val="EndNoteBibliography"/>
        <w:tabs>
          <w:tab w:val="clear" w:pos="340"/>
          <w:tab w:val="clear" w:pos="680"/>
          <w:tab w:val="left" w:pos="426"/>
        </w:tabs>
        <w:ind w:left="284" w:hanging="284"/>
        <w:rPr>
          <w:iCs/>
          <w:sz w:val="17"/>
          <w:szCs w:val="17"/>
        </w:rPr>
      </w:pPr>
      <w:r w:rsidRPr="001A60BD">
        <w:rPr>
          <w:iCs/>
          <w:sz w:val="17"/>
          <w:szCs w:val="17"/>
        </w:rPr>
        <w:t>6.</w:t>
      </w:r>
      <w:r w:rsidRPr="001A60BD">
        <w:rPr>
          <w:iCs/>
          <w:sz w:val="17"/>
          <w:szCs w:val="17"/>
        </w:rPr>
        <w:tab/>
        <w:t>Marimuthu, M., et al., Chapter 20 - Commercialization and safety aspects of biosensing technologies, in Health and Environmental Applications of Biosensing Technologies, M. Veerapandian, J. Joseph, and M. Marimuthu, Editors. 2024, Elsevier. p. 425-438.</w:t>
      </w:r>
    </w:p>
    <w:p w14:paraId="49112E20" w14:textId="77777777" w:rsidR="001A60BD" w:rsidRPr="001A60BD" w:rsidRDefault="001A60BD" w:rsidP="001A60BD">
      <w:pPr>
        <w:pStyle w:val="EndNoteBibliography"/>
        <w:tabs>
          <w:tab w:val="clear" w:pos="340"/>
          <w:tab w:val="clear" w:pos="680"/>
          <w:tab w:val="left" w:pos="426"/>
        </w:tabs>
        <w:ind w:left="284" w:hanging="284"/>
        <w:rPr>
          <w:iCs/>
          <w:sz w:val="17"/>
          <w:szCs w:val="17"/>
        </w:rPr>
      </w:pPr>
      <w:r w:rsidRPr="001A60BD">
        <w:rPr>
          <w:iCs/>
          <w:sz w:val="17"/>
          <w:szCs w:val="17"/>
        </w:rPr>
        <w:t>7.</w:t>
      </w:r>
      <w:r w:rsidRPr="001A60BD">
        <w:rPr>
          <w:iCs/>
          <w:sz w:val="17"/>
          <w:szCs w:val="17"/>
        </w:rPr>
        <w:tab/>
        <w:t xml:space="preserve">Salahandish, R., et al., Immuno-affinity potent strip with pre-embedded intermixed PEDOT: PSS conductive polymers and graphene nanosheets for bio-ready electrochemical biosensing of central nervous system injury biomarkers. ACS Applied Materials &amp; Interfaces, 2022. </w:t>
      </w:r>
      <w:r w:rsidRPr="001A60BD">
        <w:rPr>
          <w:b/>
          <w:iCs/>
          <w:sz w:val="17"/>
          <w:szCs w:val="17"/>
        </w:rPr>
        <w:t>14</w:t>
      </w:r>
      <w:r w:rsidRPr="001A60BD">
        <w:rPr>
          <w:iCs/>
          <w:sz w:val="17"/>
          <w:szCs w:val="17"/>
        </w:rPr>
        <w:t>(25): p. 28651-28662.</w:t>
      </w:r>
    </w:p>
    <w:p w14:paraId="6FE2E59B" w14:textId="77777777" w:rsidR="001A60BD" w:rsidRPr="001A60BD" w:rsidRDefault="001A60BD" w:rsidP="001A60BD">
      <w:pPr>
        <w:pStyle w:val="EndNoteBibliography"/>
        <w:tabs>
          <w:tab w:val="clear" w:pos="340"/>
          <w:tab w:val="clear" w:pos="680"/>
          <w:tab w:val="left" w:pos="426"/>
        </w:tabs>
        <w:ind w:left="284" w:hanging="284"/>
        <w:rPr>
          <w:iCs/>
          <w:sz w:val="17"/>
          <w:szCs w:val="17"/>
        </w:rPr>
      </w:pPr>
      <w:r w:rsidRPr="001A60BD">
        <w:rPr>
          <w:iCs/>
          <w:sz w:val="17"/>
          <w:szCs w:val="17"/>
        </w:rPr>
        <w:t>8.</w:t>
      </w:r>
      <w:r w:rsidRPr="001A60BD">
        <w:rPr>
          <w:iCs/>
          <w:sz w:val="17"/>
          <w:szCs w:val="17"/>
        </w:rPr>
        <w:tab/>
        <w:t xml:space="preserve">du Plooy, J., et al., Advances in paper-based electrochemical immunosensors: Review of fabrication strategies and biomedical applications. Royal Society Open Science, 2023. </w:t>
      </w:r>
      <w:r w:rsidRPr="001A60BD">
        <w:rPr>
          <w:b/>
          <w:iCs/>
          <w:sz w:val="17"/>
          <w:szCs w:val="17"/>
        </w:rPr>
        <w:t>10</w:t>
      </w:r>
      <w:r w:rsidRPr="001A60BD">
        <w:rPr>
          <w:iCs/>
          <w:sz w:val="17"/>
          <w:szCs w:val="17"/>
        </w:rPr>
        <w:t>(11): p. 230940.</w:t>
      </w:r>
    </w:p>
    <w:p w14:paraId="134CD610" w14:textId="332364E8" w:rsidR="001A60BD" w:rsidRPr="001A60BD" w:rsidRDefault="006427A7" w:rsidP="007201ED">
      <w:pPr>
        <w:pStyle w:val="referenceItem"/>
        <w:ind w:left="0" w:firstLine="0"/>
        <w:rPr>
          <w:rFonts w:eastAsia="Batang"/>
          <w:noProof/>
          <w:szCs w:val="20"/>
          <w:lang w:val="de-DE" w:eastAsia="de-DE"/>
        </w:rPr>
      </w:pPr>
      <w:r w:rsidRPr="001A60BD">
        <w:rPr>
          <w:rFonts w:eastAsia="Batang"/>
          <w:noProof/>
          <w:sz w:val="17"/>
          <w:szCs w:val="17"/>
          <w:lang w:val="de-DE" w:eastAsia="de-DE"/>
        </w:rPr>
        <w:fldChar w:fldCharType="end"/>
      </w:r>
    </w:p>
    <w:sectPr w:rsidR="001A60BD" w:rsidRPr="001A60BD" w:rsidSect="00A920D7">
      <w:type w:val="continuous"/>
      <w:pgSz w:w="11907" w:h="15819" w:code="218"/>
      <w:pgMar w:top="1531" w:right="936" w:bottom="2268" w:left="936" w:header="851" w:footer="964" w:gutter="0"/>
      <w:cols w:num="2" w:space="34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4B6B9C" w14:textId="77777777" w:rsidR="00A920D7" w:rsidRDefault="00A920D7">
      <w:r>
        <w:separator/>
      </w:r>
    </w:p>
  </w:endnote>
  <w:endnote w:type="continuationSeparator" w:id="0">
    <w:p w14:paraId="54BAD1B8" w14:textId="77777777" w:rsidR="00A920D7" w:rsidRDefault="00A920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0878E4" w14:textId="79D0055F" w:rsidR="00AB6A36" w:rsidRDefault="00AB6A36" w:rsidP="00AB6A36">
    <w:pPr>
      <w:pStyle w:val="Footer"/>
      <w:ind w:right="-563"/>
      <w:jc w:val="center"/>
    </w:pPr>
    <w:r w:rsidRPr="00FD2567">
      <w:t xml:space="preserve">The </w:t>
    </w:r>
    <w:r w:rsidR="0079646C" w:rsidRPr="00FD2567">
      <w:t>4</w:t>
    </w:r>
    <w:r w:rsidR="0079646C">
      <w:t>6</w:t>
    </w:r>
    <w:r w:rsidR="0079646C" w:rsidRPr="00FD2567">
      <w:rPr>
        <w:vertAlign w:val="superscript"/>
      </w:rPr>
      <w:t>th</w:t>
    </w:r>
    <w:r w:rsidR="0079646C">
      <w:t xml:space="preserve"> </w:t>
    </w:r>
    <w:r w:rsidRPr="00FD2567">
      <w:t>Conference of The</w:t>
    </w:r>
    <w:r w:rsidR="008625C0">
      <w:t xml:space="preserve"> </w:t>
    </w:r>
    <w:r w:rsidRPr="00FD2567">
      <w:t>Canadian Medical and Biological Engineering</w:t>
    </w:r>
    <w:r>
      <w:t xml:space="preserve"> Society</w:t>
    </w:r>
  </w:p>
  <w:p w14:paraId="0E1274E2" w14:textId="77777777" w:rsidR="007A39CF" w:rsidRPr="008625C0" w:rsidRDefault="00AB6A36" w:rsidP="00AB6A36">
    <w:pPr>
      <w:pStyle w:val="Footer"/>
      <w:ind w:right="-563"/>
      <w:jc w:val="center"/>
      <w:rPr>
        <w:lang w:val="fr-CA"/>
      </w:rPr>
    </w:pPr>
    <w:r w:rsidRPr="008625C0">
      <w:rPr>
        <w:lang w:val="fr-CA"/>
      </w:rPr>
      <w:t>La Société Canadienne de Génie Biomédical</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2CF93" w14:textId="25F998C7" w:rsidR="008625C0" w:rsidRDefault="00AB6A36" w:rsidP="00AB6A36">
    <w:pPr>
      <w:pStyle w:val="Footer"/>
      <w:ind w:right="-563"/>
      <w:jc w:val="center"/>
    </w:pPr>
    <w:r w:rsidRPr="00FD2567">
      <w:t>The 4</w:t>
    </w:r>
    <w:r w:rsidR="002575B4">
      <w:t>6</w:t>
    </w:r>
    <w:r w:rsidR="00EB72B3" w:rsidRPr="00EB72B3">
      <w:rPr>
        <w:vertAlign w:val="superscript"/>
      </w:rPr>
      <w:t>th</w:t>
    </w:r>
    <w:r w:rsidRPr="00FD2567">
      <w:t xml:space="preserve"> Conference of The</w:t>
    </w:r>
    <w:r w:rsidR="008625C0">
      <w:t xml:space="preserve"> </w:t>
    </w:r>
    <w:r w:rsidRPr="00FD2567">
      <w:t>Canadian Medical and Biological Engineering</w:t>
    </w:r>
    <w:r>
      <w:t xml:space="preserve"> Society</w:t>
    </w:r>
  </w:p>
  <w:p w14:paraId="7496876B" w14:textId="40C1CFEF" w:rsidR="007A39CF" w:rsidRDefault="00AB6A36" w:rsidP="00AB6A36">
    <w:pPr>
      <w:pStyle w:val="Footer"/>
      <w:ind w:right="-563"/>
      <w:jc w:val="center"/>
      <w:rPr>
        <w:lang w:val="fr-CA"/>
      </w:rPr>
    </w:pPr>
    <w:r w:rsidRPr="008625C0">
      <w:rPr>
        <w:lang w:val="fr-CA"/>
      </w:rPr>
      <w:t>La Société Canadienne de Génie Biomédical</w:t>
    </w:r>
  </w:p>
  <w:p w14:paraId="05C3E3D8" w14:textId="1F88093F" w:rsidR="00DF63F2" w:rsidRPr="008625C0" w:rsidRDefault="00DF63F2" w:rsidP="00AB6A36">
    <w:pPr>
      <w:pStyle w:val="Footer"/>
      <w:ind w:right="-563"/>
      <w:jc w:val="center"/>
      <w:rPr>
        <w:lang w:val="fr-CA"/>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EC50DE" w14:textId="77777777" w:rsidR="007201ED" w:rsidRDefault="007201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6AC4B5" w14:textId="77777777" w:rsidR="00A920D7" w:rsidRDefault="00A920D7">
      <w:pPr>
        <w:pStyle w:val="p1a"/>
      </w:pPr>
      <w:r>
        <w:separator/>
      </w:r>
    </w:p>
  </w:footnote>
  <w:footnote w:type="continuationSeparator" w:id="0">
    <w:p w14:paraId="2E9DD1A6" w14:textId="77777777" w:rsidR="00A920D7" w:rsidRDefault="00A920D7">
      <w:r>
        <w:continuationSeparator/>
      </w:r>
    </w:p>
  </w:footnote>
  <w:footnote w:id="1">
    <w:p w14:paraId="3192C8D6" w14:textId="30E14E85" w:rsidR="002C4447" w:rsidRDefault="002C4447">
      <w:pPr>
        <w:pStyle w:val="FootnoteText"/>
      </w:pPr>
      <w:r w:rsidRPr="002C4447">
        <w:rPr>
          <w:rStyle w:val="FootnoteReference"/>
        </w:rPr>
        <w:sym w:font="Symbol" w:char="F02A"/>
      </w:r>
      <w:r>
        <w:t xml:space="preserve"> Email: Mohammadreza.farrokh@ucalgary.c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07475C" w14:textId="6416EA47" w:rsidR="007A39CF" w:rsidRPr="00602C4A" w:rsidRDefault="007A39CF" w:rsidP="002575B4">
    <w:pPr>
      <w:pStyle w:val="Header"/>
      <w:jc w:val="right"/>
    </w:pPr>
    <w:r>
      <w:fldChar w:fldCharType="begin"/>
    </w:r>
    <w:r>
      <w:instrText xml:space="preserve"> PAGE </w:instrText>
    </w:r>
    <w:r>
      <w:fldChar w:fldCharType="separate"/>
    </w:r>
    <w:r w:rsidR="00AB6A36">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4E783A" w14:textId="5249794A" w:rsidR="007A39CF" w:rsidRDefault="0079646C" w:rsidP="00602C4A">
    <w:pPr>
      <w:pStyle w:val="runningtitle"/>
    </w:pPr>
    <w:r>
      <w:rPr>
        <w:rFonts w:ascii="Helvetica" w:hAnsi="Helvetica" w:cs="Helvetica"/>
        <w:noProof/>
        <w:color w:val="444444"/>
        <w:bdr w:val="none" w:sz="0" w:space="0" w:color="auto" w:frame="1"/>
        <w:shd w:val="clear" w:color="auto" w:fill="FFFFFF"/>
      </w:rPr>
      <w:drawing>
        <wp:anchor distT="0" distB="0" distL="114300" distR="114300" simplePos="0" relativeHeight="251658240" behindDoc="0" locked="0" layoutInCell="1" allowOverlap="1" wp14:anchorId="55D51077" wp14:editId="4F9B59C1">
          <wp:simplePos x="0" y="0"/>
          <wp:positionH relativeFrom="margin">
            <wp:align>left</wp:align>
          </wp:positionH>
          <wp:positionV relativeFrom="paragraph">
            <wp:posOffset>-433705</wp:posOffset>
          </wp:positionV>
          <wp:extent cx="1754695" cy="710900"/>
          <wp:effectExtent l="0" t="0" r="0" b="0"/>
          <wp:wrapTopAndBottom/>
          <wp:docPr id="167197634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54695" cy="710900"/>
                  </a:xfrm>
                  <a:prstGeom prst="rect">
                    <a:avLst/>
                  </a:prstGeom>
                  <a:noFill/>
                </pic:spPr>
              </pic:pic>
            </a:graphicData>
          </a:graphic>
          <wp14:sizeRelH relativeFrom="page">
            <wp14:pctWidth>0</wp14:pctWidth>
          </wp14:sizeRelH>
          <wp14:sizeRelV relativeFrom="page">
            <wp14:pctHeight>0</wp14:pctHeight>
          </wp14:sizeRelV>
        </wp:anchor>
      </w:drawing>
    </w:r>
    <w:r w:rsidR="00DF63F2">
      <w:rPr>
        <w:rFonts w:ascii="Helvetica" w:hAnsi="Helvetica" w:cs="Helvetica"/>
        <w:color w:val="444444"/>
        <w:bdr w:val="none" w:sz="0" w:space="0" w:color="auto" w:frame="1"/>
        <w:shd w:val="clear" w:color="auto" w:fill="FFFFFF"/>
      </w:rPr>
      <w:t xml:space="preserve">                                                                                  </w:t>
    </w:r>
    <w:r w:rsidR="00DF63F2" w:rsidRPr="00DF63F2">
      <w:rPr>
        <w:rFonts w:ascii="Helvetica" w:hAnsi="Helvetica" w:cs="Helvetica"/>
        <w:color w:val="444444"/>
        <w:bdr w:val="none" w:sz="0" w:space="0" w:color="auto" w:frame="1"/>
        <w:shd w:val="clear" w:color="auto" w:fill="FFFFFF"/>
      </w:rPr>
      <w:t xml:space="preserve"> </w:t>
    </w:r>
    <w:r w:rsidR="00DF63F2" w:rsidRPr="002575B4">
      <w:rPr>
        <w:rStyle w:val="Strong"/>
        <w:rFonts w:ascii="Helvetica" w:hAnsi="Helvetica" w:cs="Helvetica"/>
        <w:b w:val="0"/>
        <w:bCs w:val="0"/>
        <w:color w:val="444444"/>
        <w:sz w:val="16"/>
        <w:szCs w:val="18"/>
        <w:bdr w:val="none" w:sz="0" w:space="0" w:color="auto" w:frame="1"/>
        <w:shd w:val="clear" w:color="auto" w:fill="FFFFFF"/>
      </w:rPr>
      <w:t>.</w:t>
    </w:r>
    <w:r w:rsidR="007A39CF">
      <w:tab/>
    </w:r>
    <w:r w:rsidR="007A39CF">
      <w:fldChar w:fldCharType="begin"/>
    </w:r>
    <w:r w:rsidR="007A39CF">
      <w:instrText xml:space="preserve"> PAGE </w:instrText>
    </w:r>
    <w:r w:rsidR="007A39CF">
      <w:fldChar w:fldCharType="separate"/>
    </w:r>
    <w:r w:rsidR="00AB6A36">
      <w:rPr>
        <w:noProof/>
      </w:rPr>
      <w:t>1</w:t>
    </w:r>
    <w:r w:rsidR="007A39CF">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1BE36" w14:textId="77777777" w:rsidR="007201ED" w:rsidRDefault="007201E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B4691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A220B5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968C39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67639D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34E8EB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C07CE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A625D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F5A2E8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FC661D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888E0C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5B4179"/>
    <w:multiLevelType w:val="hybridMultilevel"/>
    <w:tmpl w:val="51FC9324"/>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01D622E5"/>
    <w:multiLevelType w:val="multilevel"/>
    <w:tmpl w:val="0E5E8046"/>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2" w15:restartNumberingAfterBreak="0">
    <w:nsid w:val="059D7E5B"/>
    <w:multiLevelType w:val="multilevel"/>
    <w:tmpl w:val="04070023"/>
    <w:lvl w:ilvl="0">
      <w:start w:val="1"/>
      <w:numFmt w:val="upperRoman"/>
      <w:lvlText w:val="Artikel %1."/>
      <w:lvlJc w:val="left"/>
      <w:pPr>
        <w:tabs>
          <w:tab w:val="num" w:pos="1440"/>
        </w:tabs>
        <w:ind w:left="0" w:firstLine="0"/>
      </w:pPr>
    </w:lvl>
    <w:lvl w:ilvl="1">
      <w:start w:val="1"/>
      <w:numFmt w:val="decimalZero"/>
      <w:isLgl/>
      <w:lvlText w:val="Abschnitt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3" w15:restartNumberingAfterBreak="0">
    <w:nsid w:val="0678670F"/>
    <w:multiLevelType w:val="multilevel"/>
    <w:tmpl w:val="0AF26472"/>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4" w15:restartNumberingAfterBreak="0">
    <w:nsid w:val="07870756"/>
    <w:multiLevelType w:val="multilevel"/>
    <w:tmpl w:val="1512D6F0"/>
    <w:lvl w:ilvl="0">
      <w:start w:val="1"/>
      <w:numFmt w:val="bullet"/>
      <w:lvlText w:val=""/>
      <w:lvlJc w:val="left"/>
      <w:pPr>
        <w:tabs>
          <w:tab w:val="num" w:pos="227"/>
        </w:tabs>
        <w:ind w:left="227" w:hanging="227"/>
      </w:pPr>
      <w:rPr>
        <w:rFonts w:ascii="Symbol" w:hAnsi="Symbol" w:hint="default"/>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5" w15:restartNumberingAfterBreak="0">
    <w:nsid w:val="094729A4"/>
    <w:multiLevelType w:val="hybridMultilevel"/>
    <w:tmpl w:val="A152309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0A3A14B6"/>
    <w:multiLevelType w:val="multilevel"/>
    <w:tmpl w:val="0AF26472"/>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7" w15:restartNumberingAfterBreak="0">
    <w:nsid w:val="0C9862C1"/>
    <w:multiLevelType w:val="multilevel"/>
    <w:tmpl w:val="0E5E8046"/>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15:restartNumberingAfterBreak="0">
    <w:nsid w:val="0D1C21C7"/>
    <w:multiLevelType w:val="multilevel"/>
    <w:tmpl w:val="D5827DD4"/>
    <w:lvl w:ilvl="0">
      <w:start w:val="1"/>
      <w:numFmt w:val="upperRoman"/>
      <w:pStyle w:val="Heading1"/>
      <w:suff w:val="space"/>
      <w:lvlText w:val="%1."/>
      <w:lvlJc w:val="center"/>
      <w:pPr>
        <w:ind w:left="3261" w:firstLine="0"/>
      </w:pPr>
    </w:lvl>
    <w:lvl w:ilvl="1">
      <w:start w:val="1"/>
      <w:numFmt w:val="upperLetter"/>
      <w:pStyle w:val="Heading2"/>
      <w:suff w:val="space"/>
      <w:lvlText w:val="%2."/>
      <w:lvlJc w:val="left"/>
      <w:pPr>
        <w:ind w:left="340" w:firstLine="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19" w15:restartNumberingAfterBreak="0">
    <w:nsid w:val="104B44E0"/>
    <w:multiLevelType w:val="multilevel"/>
    <w:tmpl w:val="2E1E94CE"/>
    <w:lvl w:ilvl="0">
      <w:start w:val="1"/>
      <w:numFmt w:val="upperRoman"/>
      <w:suff w:val="space"/>
      <w:lvlText w:val="%1."/>
      <w:lvlJc w:val="center"/>
      <w:pPr>
        <w:ind w:left="0" w:firstLine="0"/>
      </w:pPr>
      <w:rPr>
        <w:rFonts w:hint="default"/>
      </w:rPr>
    </w:lvl>
    <w:lvl w:ilvl="1">
      <w:start w:val="1"/>
      <w:numFmt w:val="upperLetter"/>
      <w:suff w:val="space"/>
      <w:lvlText w:val="%2."/>
      <w:lvlJc w:val="left"/>
      <w:pPr>
        <w:ind w:left="340" w:firstLine="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20" w15:restartNumberingAfterBreak="0">
    <w:nsid w:val="1B5B3AA9"/>
    <w:multiLevelType w:val="multilevel"/>
    <w:tmpl w:val="98962F20"/>
    <w:lvl w:ilvl="0">
      <w:start w:val="1"/>
      <w:numFmt w:val="upperRoman"/>
      <w:suff w:val="space"/>
      <w:lvlText w:val="%1."/>
      <w:lvlJc w:val="center"/>
      <w:pPr>
        <w:ind w:left="0" w:firstLine="288"/>
      </w:pPr>
      <w:rPr>
        <w:rFonts w:hint="default"/>
      </w:rPr>
    </w:lvl>
    <w:lvl w:ilvl="1">
      <w:start w:val="1"/>
      <w:numFmt w:val="upp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1" w15:restartNumberingAfterBreak="0">
    <w:nsid w:val="2AB80C4F"/>
    <w:multiLevelType w:val="multilevel"/>
    <w:tmpl w:val="DBD4FC84"/>
    <w:lvl w:ilvl="0">
      <w:start w:val="1"/>
      <w:numFmt w:val="upperRoman"/>
      <w:suff w:val="space"/>
      <w:lvlText w:val="%1."/>
      <w:lvlJc w:val="center"/>
      <w:pPr>
        <w:ind w:left="0" w:firstLine="0"/>
      </w:pPr>
      <w:rPr>
        <w:rFonts w:ascii="Times New Roman" w:hAnsi="Times New Roman" w:hint="default"/>
        <w:sz w:val="20"/>
        <w:szCs w:val="20"/>
      </w:rPr>
    </w:lvl>
    <w:lvl w:ilvl="1">
      <w:start w:val="1"/>
      <w:numFmt w:val="upperLetter"/>
      <w:suff w:val="space"/>
      <w:lvlText w:val="%2."/>
      <w:lvlJc w:val="left"/>
      <w:pPr>
        <w:ind w:left="340" w:firstLine="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22" w15:restartNumberingAfterBreak="0">
    <w:nsid w:val="2C892D97"/>
    <w:multiLevelType w:val="multilevel"/>
    <w:tmpl w:val="90F23324"/>
    <w:lvl w:ilvl="0">
      <w:start w:val="1"/>
      <w:numFmt w:val="upperRoman"/>
      <w:lvlText w:val="%1)"/>
      <w:lvlJc w:val="center"/>
      <w:pPr>
        <w:tabs>
          <w:tab w:val="num" w:pos="700"/>
        </w:tabs>
        <w:ind w:left="700" w:hanging="72"/>
      </w:pPr>
      <w:rPr>
        <w:rFonts w:hint="default"/>
      </w:rPr>
    </w:lvl>
    <w:lvl w:ilvl="1">
      <w:start w:val="1"/>
      <w:numFmt w:val="upperLetter"/>
      <w:lvlText w:val="%2)"/>
      <w:lvlJc w:val="left"/>
      <w:pPr>
        <w:tabs>
          <w:tab w:val="num" w:pos="1060"/>
        </w:tabs>
        <w:ind w:left="1060" w:hanging="36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23" w15:restartNumberingAfterBreak="0">
    <w:nsid w:val="331019A0"/>
    <w:multiLevelType w:val="multilevel"/>
    <w:tmpl w:val="0407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34FE3BE4"/>
    <w:multiLevelType w:val="multilevel"/>
    <w:tmpl w:val="9246F9D8"/>
    <w:lvl w:ilvl="0">
      <w:start w:val="1"/>
      <w:numFmt w:val="upperRoman"/>
      <w:suff w:val="space"/>
      <w:lvlText w:val="%1."/>
      <w:lvlJc w:val="center"/>
      <w:pPr>
        <w:ind w:left="0" w:firstLine="288"/>
      </w:pPr>
      <w:rPr>
        <w:rFonts w:hint="default"/>
        <w:sz w:val="20"/>
        <w:szCs w:val="20"/>
      </w:rPr>
    </w:lvl>
    <w:lvl w:ilvl="1">
      <w:start w:val="1"/>
      <w:numFmt w:val="upperLetter"/>
      <w:suff w:val="space"/>
      <w:lvlText w:val="%2."/>
      <w:lvlJc w:val="left"/>
      <w:pPr>
        <w:ind w:left="0" w:firstLine="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5" w15:restartNumberingAfterBreak="0">
    <w:nsid w:val="35CE5D96"/>
    <w:multiLevelType w:val="multilevel"/>
    <w:tmpl w:val="0AF26472"/>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6" w15:restartNumberingAfterBreak="0">
    <w:nsid w:val="3A877D64"/>
    <w:multiLevelType w:val="singleLevel"/>
    <w:tmpl w:val="74FC88DC"/>
    <w:lvl w:ilvl="0">
      <w:start w:val="1"/>
      <w:numFmt w:val="decimal"/>
      <w:lvlText w:val="%1."/>
      <w:lvlJc w:val="left"/>
      <w:pPr>
        <w:tabs>
          <w:tab w:val="num" w:pos="340"/>
        </w:tabs>
        <w:ind w:left="340" w:hanging="340"/>
      </w:pPr>
      <w:rPr>
        <w:rFonts w:hint="default"/>
      </w:rPr>
    </w:lvl>
  </w:abstractNum>
  <w:abstractNum w:abstractNumId="27" w15:restartNumberingAfterBreak="0">
    <w:nsid w:val="3BC40E7D"/>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15:restartNumberingAfterBreak="0">
    <w:nsid w:val="3D674E0F"/>
    <w:multiLevelType w:val="multilevel"/>
    <w:tmpl w:val="0972CC8A"/>
    <w:lvl w:ilvl="0">
      <w:start w:val="1"/>
      <w:numFmt w:val="bullet"/>
      <w:lvlText w:val=""/>
      <w:lvlJc w:val="left"/>
      <w:pPr>
        <w:tabs>
          <w:tab w:val="num" w:pos="340"/>
        </w:tabs>
        <w:ind w:left="340" w:hanging="340"/>
      </w:pPr>
      <w:rPr>
        <w:rFonts w:ascii="Symbol" w:hAnsi="Symbol"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29" w15:restartNumberingAfterBreak="0">
    <w:nsid w:val="3FED3A76"/>
    <w:multiLevelType w:val="multilevel"/>
    <w:tmpl w:val="2F0EB7D0"/>
    <w:lvl w:ilvl="0">
      <w:start w:val="1"/>
      <w:numFmt w:val="upperRoman"/>
      <w:suff w:val="space"/>
      <w:lvlText w:val="%1."/>
      <w:lvlJc w:val="center"/>
      <w:pPr>
        <w:ind w:left="0" w:firstLine="0"/>
      </w:pPr>
      <w:rPr>
        <w:rFonts w:ascii="Times New Roman" w:hAnsi="Times New Roman" w:hint="default"/>
        <w:sz w:val="20"/>
        <w:szCs w:val="20"/>
      </w:rPr>
    </w:lvl>
    <w:lvl w:ilvl="1">
      <w:start w:val="1"/>
      <w:numFmt w:val="upperLetter"/>
      <w:suff w:val="space"/>
      <w:lvlText w:val="%2."/>
      <w:lvlJc w:val="left"/>
      <w:pPr>
        <w:ind w:left="340" w:firstLine="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30" w15:restartNumberingAfterBreak="0">
    <w:nsid w:val="4402336F"/>
    <w:multiLevelType w:val="multilevel"/>
    <w:tmpl w:val="0AF23DB8"/>
    <w:lvl w:ilvl="0">
      <w:start w:val="1"/>
      <w:numFmt w:val="upperRoman"/>
      <w:suff w:val="space"/>
      <w:lvlText w:val="%1."/>
      <w:lvlJc w:val="center"/>
      <w:pPr>
        <w:ind w:left="0" w:firstLine="0"/>
      </w:pPr>
      <w:rPr>
        <w:rFonts w:ascii="Times New Roman" w:hAnsi="Times New Roman" w:hint="default"/>
        <w:sz w:val="22"/>
        <w:szCs w:val="22"/>
      </w:rPr>
    </w:lvl>
    <w:lvl w:ilvl="1">
      <w:start w:val="1"/>
      <w:numFmt w:val="upperLetter"/>
      <w:suff w:val="space"/>
      <w:lvlText w:val="%2."/>
      <w:lvlJc w:val="left"/>
      <w:pPr>
        <w:ind w:left="340" w:firstLine="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31" w15:restartNumberingAfterBreak="0">
    <w:nsid w:val="47E55427"/>
    <w:multiLevelType w:val="hybridMultilevel"/>
    <w:tmpl w:val="3FF05840"/>
    <w:lvl w:ilvl="0" w:tplc="FFFFFFFF">
      <w:start w:val="1"/>
      <w:numFmt w:val="bullet"/>
      <w:lvlText w:val="-"/>
      <w:lvlJc w:val="left"/>
      <w:pPr>
        <w:tabs>
          <w:tab w:val="num" w:pos="1701"/>
        </w:tabs>
        <w:ind w:left="1701" w:hanging="283"/>
      </w:pPr>
      <w:rPr>
        <w:rFonts w:ascii="Times New Roman" w:hAnsi="Times New Roman" w:cs="Times New Roman" w:hint="default"/>
      </w:rPr>
    </w:lvl>
    <w:lvl w:ilvl="1" w:tplc="FFFFFFFF">
      <w:start w:val="1"/>
      <w:numFmt w:val="bullet"/>
      <w:lvlText w:val="-"/>
      <w:lvlJc w:val="left"/>
      <w:pPr>
        <w:tabs>
          <w:tab w:val="num" w:pos="1363"/>
        </w:tabs>
        <w:ind w:left="1363" w:hanging="283"/>
      </w:pPr>
      <w:rPr>
        <w:rFonts w:ascii="Times New Roman" w:hAnsi="Times New Roman" w:cs="Times New Roman" w:hint="default"/>
      </w:rPr>
    </w:lvl>
    <w:lvl w:ilvl="2" w:tplc="FFFFFFFF">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4C7724D4"/>
    <w:multiLevelType w:val="multilevel"/>
    <w:tmpl w:val="2F0EB7D0"/>
    <w:lvl w:ilvl="0">
      <w:start w:val="1"/>
      <w:numFmt w:val="upperRoman"/>
      <w:suff w:val="space"/>
      <w:lvlText w:val="%1."/>
      <w:lvlJc w:val="center"/>
      <w:pPr>
        <w:ind w:left="0" w:firstLine="0"/>
      </w:pPr>
      <w:rPr>
        <w:rFonts w:ascii="Times New Roman" w:hAnsi="Times New Roman" w:hint="default"/>
        <w:sz w:val="20"/>
        <w:szCs w:val="20"/>
      </w:rPr>
    </w:lvl>
    <w:lvl w:ilvl="1">
      <w:start w:val="1"/>
      <w:numFmt w:val="upperLetter"/>
      <w:suff w:val="space"/>
      <w:lvlText w:val="%2."/>
      <w:lvlJc w:val="left"/>
      <w:pPr>
        <w:ind w:left="340" w:firstLine="0"/>
      </w:pPr>
      <w:rPr>
        <w:rFonts w:hint="default"/>
      </w:rPr>
    </w:lvl>
    <w:lvl w:ilvl="2">
      <w:start w:val="1"/>
      <w:numFmt w:val="lowerRoman"/>
      <w:lvlText w:val="%3)"/>
      <w:lvlJc w:val="left"/>
      <w:pPr>
        <w:tabs>
          <w:tab w:val="num" w:pos="1420"/>
        </w:tabs>
        <w:ind w:left="1420" w:hanging="360"/>
      </w:pPr>
      <w:rPr>
        <w:rFonts w:hint="default"/>
      </w:rPr>
    </w:lvl>
    <w:lvl w:ilvl="3">
      <w:start w:val="1"/>
      <w:numFmt w:val="decimal"/>
      <w:lvlText w:val="(%4)"/>
      <w:lvlJc w:val="left"/>
      <w:pPr>
        <w:tabs>
          <w:tab w:val="num" w:pos="1780"/>
        </w:tabs>
        <w:ind w:left="1780" w:hanging="360"/>
      </w:pPr>
      <w:rPr>
        <w:rFonts w:hint="default"/>
      </w:rPr>
    </w:lvl>
    <w:lvl w:ilvl="4">
      <w:start w:val="1"/>
      <w:numFmt w:val="lowerLetter"/>
      <w:lvlText w:val="(%5)"/>
      <w:lvlJc w:val="left"/>
      <w:pPr>
        <w:tabs>
          <w:tab w:val="num" w:pos="2140"/>
        </w:tabs>
        <w:ind w:left="2140" w:hanging="360"/>
      </w:pPr>
      <w:rPr>
        <w:rFonts w:hint="default"/>
      </w:rPr>
    </w:lvl>
    <w:lvl w:ilvl="5">
      <w:start w:val="1"/>
      <w:numFmt w:val="lowerRoman"/>
      <w:lvlText w:val="(%6)"/>
      <w:lvlJc w:val="left"/>
      <w:pPr>
        <w:tabs>
          <w:tab w:val="num" w:pos="2500"/>
        </w:tabs>
        <w:ind w:left="2500" w:hanging="360"/>
      </w:pPr>
      <w:rPr>
        <w:rFonts w:hint="default"/>
      </w:rPr>
    </w:lvl>
    <w:lvl w:ilvl="6">
      <w:start w:val="1"/>
      <w:numFmt w:val="decimal"/>
      <w:lvlText w:val="%7."/>
      <w:lvlJc w:val="left"/>
      <w:pPr>
        <w:tabs>
          <w:tab w:val="num" w:pos="2860"/>
        </w:tabs>
        <w:ind w:left="2860" w:hanging="360"/>
      </w:pPr>
      <w:rPr>
        <w:rFonts w:hint="default"/>
      </w:rPr>
    </w:lvl>
    <w:lvl w:ilvl="7">
      <w:start w:val="1"/>
      <w:numFmt w:val="lowerLetter"/>
      <w:lvlText w:val="%8."/>
      <w:lvlJc w:val="left"/>
      <w:pPr>
        <w:tabs>
          <w:tab w:val="num" w:pos="3220"/>
        </w:tabs>
        <w:ind w:left="3220" w:hanging="360"/>
      </w:pPr>
      <w:rPr>
        <w:rFonts w:hint="default"/>
      </w:rPr>
    </w:lvl>
    <w:lvl w:ilvl="8">
      <w:start w:val="1"/>
      <w:numFmt w:val="lowerRoman"/>
      <w:lvlText w:val="%9."/>
      <w:lvlJc w:val="left"/>
      <w:pPr>
        <w:tabs>
          <w:tab w:val="num" w:pos="3580"/>
        </w:tabs>
        <w:ind w:left="3580" w:hanging="360"/>
      </w:pPr>
      <w:rPr>
        <w:rFonts w:hint="default"/>
      </w:rPr>
    </w:lvl>
  </w:abstractNum>
  <w:abstractNum w:abstractNumId="33" w15:restartNumberingAfterBreak="0">
    <w:nsid w:val="51777A4C"/>
    <w:multiLevelType w:val="hybridMultilevel"/>
    <w:tmpl w:val="FC5CD7FA"/>
    <w:lvl w:ilvl="0" w:tplc="FFFFFFFF">
      <w:start w:val="1"/>
      <w:numFmt w:val="bullet"/>
      <w:lvlText w:val="-"/>
      <w:lvlJc w:val="left"/>
      <w:pPr>
        <w:tabs>
          <w:tab w:val="num" w:pos="1701"/>
        </w:tabs>
        <w:ind w:left="1701" w:hanging="283"/>
      </w:pPr>
      <w:rPr>
        <w:rFonts w:ascii="Times New Roman" w:hAnsi="Times New Roman" w:cs="Times New Roman" w:hint="default"/>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5A861135"/>
    <w:multiLevelType w:val="hybridMultilevel"/>
    <w:tmpl w:val="1A9E69E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5" w15:restartNumberingAfterBreak="0">
    <w:nsid w:val="65C1578F"/>
    <w:multiLevelType w:val="multilevel"/>
    <w:tmpl w:val="0E5E8046"/>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15:restartNumberingAfterBreak="0">
    <w:nsid w:val="6E660B05"/>
    <w:multiLevelType w:val="hybridMultilevel"/>
    <w:tmpl w:val="D4A40E5A"/>
    <w:lvl w:ilvl="0" w:tplc="CE004BE4">
      <w:start w:val="1"/>
      <w:numFmt w:val="decimal"/>
      <w:lvlText w:val="%1."/>
      <w:lvlJc w:val="left"/>
      <w:pPr>
        <w:ind w:left="720" w:hanging="360"/>
      </w:pPr>
      <w:rPr>
        <w:rFonts w:ascii="Times New Roman" w:eastAsia="MS Mincho" w:hAnsi="Times New Roman" w:cs="Times New Roman"/>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37" w15:restartNumberingAfterBreak="0">
    <w:nsid w:val="6E7B21ED"/>
    <w:multiLevelType w:val="multilevel"/>
    <w:tmpl w:val="BFB64BB6"/>
    <w:lvl w:ilvl="0">
      <w:start w:val="1"/>
      <w:numFmt w:val="bullet"/>
      <w:lvlText w:val=""/>
      <w:lvlJc w:val="left"/>
      <w:pPr>
        <w:tabs>
          <w:tab w:val="num" w:pos="340"/>
        </w:tabs>
        <w:ind w:left="340" w:hanging="340"/>
      </w:pPr>
      <w:rPr>
        <w:rFonts w:ascii="Symbol" w:hAnsi="Symbol"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38" w15:restartNumberingAfterBreak="0">
    <w:nsid w:val="6F171060"/>
    <w:multiLevelType w:val="multilevel"/>
    <w:tmpl w:val="0AF26472"/>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9" w15:restartNumberingAfterBreak="0">
    <w:nsid w:val="6FEB491A"/>
    <w:multiLevelType w:val="multilevel"/>
    <w:tmpl w:val="D0D4FBF0"/>
    <w:lvl w:ilvl="0">
      <w:start w:val="1"/>
      <w:numFmt w:val="upperRoman"/>
      <w:suff w:val="space"/>
      <w:lvlText w:val="%1."/>
      <w:lvlJc w:val="center"/>
      <w:pPr>
        <w:ind w:left="0" w:firstLine="288"/>
      </w:pPr>
      <w:rPr>
        <w:rFonts w:hint="default"/>
        <w:sz w:val="20"/>
        <w:szCs w:val="20"/>
      </w:rPr>
    </w:lvl>
    <w:lvl w:ilvl="1">
      <w:start w:val="1"/>
      <w:numFmt w:val="upperLetter"/>
      <w:suff w:val="space"/>
      <w:lvlText w:val="%2."/>
      <w:lvlJc w:val="left"/>
      <w:pPr>
        <w:ind w:left="0" w:firstLine="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0" w15:restartNumberingAfterBreak="0">
    <w:nsid w:val="71190B32"/>
    <w:multiLevelType w:val="multilevel"/>
    <w:tmpl w:val="8C3E8B70"/>
    <w:lvl w:ilvl="0">
      <w:start w:val="1"/>
      <w:numFmt w:val="upperRoman"/>
      <w:suff w:val="space"/>
      <w:lvlText w:val="%1."/>
      <w:lvlJc w:val="center"/>
      <w:pPr>
        <w:ind w:left="0" w:firstLine="288"/>
      </w:pPr>
      <w:rPr>
        <w:rFonts w:hint="default"/>
        <w:sz w:val="20"/>
        <w:szCs w:val="20"/>
      </w:rPr>
    </w:lvl>
    <w:lvl w:ilvl="1">
      <w:start w:val="1"/>
      <w:numFmt w:val="upperLetter"/>
      <w:suff w:val="space"/>
      <w:lvlText w:val="%2."/>
      <w:lvlJc w:val="left"/>
      <w:pPr>
        <w:ind w:left="0" w:firstLine="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15:restartNumberingAfterBreak="0">
    <w:nsid w:val="76671459"/>
    <w:multiLevelType w:val="multilevel"/>
    <w:tmpl w:val="0AF26472"/>
    <w:lvl w:ilvl="0">
      <w:start w:val="1"/>
      <w:numFmt w:val="decimal"/>
      <w:lvlText w:val="%1."/>
      <w:lvlJc w:val="left"/>
      <w:pPr>
        <w:tabs>
          <w:tab w:val="num" w:pos="340"/>
        </w:tabs>
        <w:ind w:left="340" w:hanging="340"/>
      </w:pPr>
      <w:rPr>
        <w:rFonts w:ascii="Times New Roman" w:hAnsi="Times New Roman" w:hint="default"/>
        <w:sz w:val="20"/>
        <w:szCs w:val="2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num w:numId="1" w16cid:durableId="891815736">
    <w:abstractNumId w:val="14"/>
  </w:num>
  <w:num w:numId="2" w16cid:durableId="1697539806">
    <w:abstractNumId w:val="26"/>
  </w:num>
  <w:num w:numId="3" w16cid:durableId="849678909">
    <w:abstractNumId w:val="24"/>
  </w:num>
  <w:num w:numId="4" w16cid:durableId="1706516391">
    <w:abstractNumId w:val="22"/>
  </w:num>
  <w:num w:numId="5" w16cid:durableId="2064207758">
    <w:abstractNumId w:val="20"/>
  </w:num>
  <w:num w:numId="6" w16cid:durableId="1887182301">
    <w:abstractNumId w:val="40"/>
  </w:num>
  <w:num w:numId="7" w16cid:durableId="596521698">
    <w:abstractNumId w:val="39"/>
  </w:num>
  <w:num w:numId="8" w16cid:durableId="578707933">
    <w:abstractNumId w:val="18"/>
  </w:num>
  <w:num w:numId="9" w16cid:durableId="648286181">
    <w:abstractNumId w:val="19"/>
  </w:num>
  <w:num w:numId="10" w16cid:durableId="1353724676">
    <w:abstractNumId w:val="30"/>
  </w:num>
  <w:num w:numId="11" w16cid:durableId="2037190045">
    <w:abstractNumId w:val="21"/>
  </w:num>
  <w:num w:numId="12" w16cid:durableId="196548217">
    <w:abstractNumId w:val="32"/>
  </w:num>
  <w:num w:numId="13" w16cid:durableId="236866806">
    <w:abstractNumId w:val="4"/>
  </w:num>
  <w:num w:numId="14" w16cid:durableId="1908344925">
    <w:abstractNumId w:val="6"/>
  </w:num>
  <w:num w:numId="15" w16cid:durableId="380370975">
    <w:abstractNumId w:val="5"/>
  </w:num>
  <w:num w:numId="16" w16cid:durableId="1231424950">
    <w:abstractNumId w:val="9"/>
  </w:num>
  <w:num w:numId="17" w16cid:durableId="590311020">
    <w:abstractNumId w:val="7"/>
  </w:num>
  <w:num w:numId="18" w16cid:durableId="782308385">
    <w:abstractNumId w:val="8"/>
  </w:num>
  <w:num w:numId="19" w16cid:durableId="585261341">
    <w:abstractNumId w:val="3"/>
  </w:num>
  <w:num w:numId="20" w16cid:durableId="514929723">
    <w:abstractNumId w:val="2"/>
  </w:num>
  <w:num w:numId="21" w16cid:durableId="1640111930">
    <w:abstractNumId w:val="1"/>
  </w:num>
  <w:num w:numId="22" w16cid:durableId="128519516">
    <w:abstractNumId w:val="0"/>
  </w:num>
  <w:num w:numId="23" w16cid:durableId="1528176887">
    <w:abstractNumId w:val="23"/>
  </w:num>
  <w:num w:numId="24" w16cid:durableId="685449222">
    <w:abstractNumId w:val="27"/>
  </w:num>
  <w:num w:numId="25" w16cid:durableId="616372052">
    <w:abstractNumId w:val="12"/>
  </w:num>
  <w:num w:numId="26" w16cid:durableId="1069301202">
    <w:abstractNumId w:val="28"/>
  </w:num>
  <w:num w:numId="27" w16cid:durableId="1110395525">
    <w:abstractNumId w:val="37"/>
  </w:num>
  <w:num w:numId="28" w16cid:durableId="955137512">
    <w:abstractNumId w:val="11"/>
  </w:num>
  <w:num w:numId="29" w16cid:durableId="1185288866">
    <w:abstractNumId w:val="38"/>
  </w:num>
  <w:num w:numId="30" w16cid:durableId="554047223">
    <w:abstractNumId w:val="35"/>
  </w:num>
  <w:num w:numId="31" w16cid:durableId="1883439473">
    <w:abstractNumId w:val="17"/>
  </w:num>
  <w:num w:numId="32" w16cid:durableId="906039407">
    <w:abstractNumId w:val="16"/>
  </w:num>
  <w:num w:numId="33" w16cid:durableId="978607863">
    <w:abstractNumId w:val="33"/>
  </w:num>
  <w:num w:numId="34" w16cid:durableId="2018070974">
    <w:abstractNumId w:val="31"/>
  </w:num>
  <w:num w:numId="35" w16cid:durableId="1413548103">
    <w:abstractNumId w:val="25"/>
  </w:num>
  <w:num w:numId="36" w16cid:durableId="829751481">
    <w:abstractNumId w:val="29"/>
  </w:num>
  <w:num w:numId="37" w16cid:durableId="295914481">
    <w:abstractNumId w:val="13"/>
  </w:num>
  <w:num w:numId="38" w16cid:durableId="627928700">
    <w:abstractNumId w:val="41"/>
  </w:num>
  <w:num w:numId="39" w16cid:durableId="549847110">
    <w:abstractNumId w:val="36"/>
  </w:num>
  <w:num w:numId="40" w16cid:durableId="47849210">
    <w:abstractNumId w:val="34"/>
  </w:num>
  <w:num w:numId="41" w16cid:durableId="276761889">
    <w:abstractNumId w:val="15"/>
  </w:num>
  <w:num w:numId="42" w16cid:durableId="18784673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mirrorMargins/>
  <w:hideSpellingErrors/>
  <w:hideGrammaticalErrors/>
  <w:activeWritingStyle w:appName="MSWord" w:lang="en-US" w:vendorID="64" w:dllVersion="6" w:nlCheck="1" w:checkStyle="1"/>
  <w:activeWritingStyle w:appName="MSWord" w:lang="de-DE" w:vendorID="64" w:dllVersion="6" w:nlCheck="1" w:checkStyle="1"/>
  <w:activeWritingStyle w:appName="MSWord" w:lang="en-GB" w:vendorID="64" w:dllVersion="6" w:nlCheck="1" w:checkStyle="1"/>
  <w:activeWritingStyle w:appName="MSWord" w:lang="en-GB" w:vendorID="64" w:dllVersion="5" w:nlCheck="1" w:checkStyle="1"/>
  <w:activeWritingStyle w:appName="MSWord" w:lang="en-US" w:vendorID="64" w:dllVersion="5" w:nlCheck="1" w:checkStyle="1"/>
  <w:activeWritingStyle w:appName="MSWord" w:lang="ko-KR" w:vendorID="64" w:dllVersion="5" w:nlCheck="1" w:checkStyle="1"/>
  <w:activeWritingStyle w:appName="MSWord" w:lang="en-US" w:vendorID="64" w:dllVersion="0" w:nlCheck="1" w:checkStyle="0"/>
  <w:activeWritingStyle w:appName="MSWord" w:lang="en-GB" w:vendorID="64" w:dllVersion="0" w:nlCheck="1" w:checkStyle="0"/>
  <w:activeWritingStyle w:appName="MSWord" w:lang="es-MX" w:vendorID="64" w:dllVersion="0" w:nlCheck="1" w:checkStyle="0"/>
  <w:activeWritingStyle w:appName="MSWord" w:lang="fr-CA" w:vendorID="64" w:dllVersion="0" w:nlCheck="1" w:checkStyle="0"/>
  <w:activeWritingStyle w:appName="MSWord" w:lang="en-CA"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3"/>
  <w:hyphenationZone w:val="425"/>
  <w:doNotHyphenateCaps/>
  <w:evenAndOddHeaders/>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rA0tTQwMjUwNDA2NTdQ0lEKTi0uzszPAykwrQUAp4PtOiw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sszf5r7prpfve5rv8v2d92esxv95zddrft&quot;&gt;My EndNote Library&lt;record-ids&gt;&lt;item&gt;11&lt;/item&gt;&lt;item&gt;12&lt;/item&gt;&lt;item&gt;13&lt;/item&gt;&lt;item&gt;14&lt;/item&gt;&lt;item&gt;15&lt;/item&gt;&lt;item&gt;16&lt;/item&gt;&lt;item&gt;17&lt;/item&gt;&lt;item&gt;18&lt;/item&gt;&lt;/record-ids&gt;&lt;/item&gt;&lt;/Libraries&gt;"/>
    <w:docVar w:name="le-tex_version" w:val="2009_1"/>
    <w:docVar w:name="template_creator" w:val="Thomas.Heinrich@le-tex.de_x000d__x000a_"/>
  </w:docVars>
  <w:rsids>
    <w:rsidRoot w:val="003C1FD2"/>
    <w:rsid w:val="00001971"/>
    <w:rsid w:val="00002313"/>
    <w:rsid w:val="0000588F"/>
    <w:rsid w:val="00011908"/>
    <w:rsid w:val="00012B30"/>
    <w:rsid w:val="00015554"/>
    <w:rsid w:val="00017DE3"/>
    <w:rsid w:val="000201F2"/>
    <w:rsid w:val="0002172B"/>
    <w:rsid w:val="000233A6"/>
    <w:rsid w:val="00023D30"/>
    <w:rsid w:val="0002594C"/>
    <w:rsid w:val="00026DEC"/>
    <w:rsid w:val="00030D47"/>
    <w:rsid w:val="000361F5"/>
    <w:rsid w:val="000527E3"/>
    <w:rsid w:val="00053A56"/>
    <w:rsid w:val="00061330"/>
    <w:rsid w:val="00070906"/>
    <w:rsid w:val="00073846"/>
    <w:rsid w:val="00077160"/>
    <w:rsid w:val="0008277A"/>
    <w:rsid w:val="000862D2"/>
    <w:rsid w:val="00096E1A"/>
    <w:rsid w:val="000A179B"/>
    <w:rsid w:val="000A18FB"/>
    <w:rsid w:val="000C0BA7"/>
    <w:rsid w:val="000C1B12"/>
    <w:rsid w:val="000C3791"/>
    <w:rsid w:val="000C72C0"/>
    <w:rsid w:val="000C73C8"/>
    <w:rsid w:val="000C7B42"/>
    <w:rsid w:val="000D2F95"/>
    <w:rsid w:val="000E15D5"/>
    <w:rsid w:val="000E23A1"/>
    <w:rsid w:val="000E6B5B"/>
    <w:rsid w:val="000F3838"/>
    <w:rsid w:val="000F7291"/>
    <w:rsid w:val="00101194"/>
    <w:rsid w:val="00117CD0"/>
    <w:rsid w:val="001211E0"/>
    <w:rsid w:val="00127417"/>
    <w:rsid w:val="00136DDC"/>
    <w:rsid w:val="00137E15"/>
    <w:rsid w:val="00141A79"/>
    <w:rsid w:val="001425A8"/>
    <w:rsid w:val="00157405"/>
    <w:rsid w:val="00160EDC"/>
    <w:rsid w:val="00161116"/>
    <w:rsid w:val="001645F5"/>
    <w:rsid w:val="00166F56"/>
    <w:rsid w:val="00170A8A"/>
    <w:rsid w:val="00190824"/>
    <w:rsid w:val="001964E8"/>
    <w:rsid w:val="001966A0"/>
    <w:rsid w:val="001A2EF8"/>
    <w:rsid w:val="001A60BD"/>
    <w:rsid w:val="001C0A06"/>
    <w:rsid w:val="001D27D3"/>
    <w:rsid w:val="001F103D"/>
    <w:rsid w:val="001F5191"/>
    <w:rsid w:val="001F7A59"/>
    <w:rsid w:val="00202969"/>
    <w:rsid w:val="00202A72"/>
    <w:rsid w:val="0021040D"/>
    <w:rsid w:val="002131EF"/>
    <w:rsid w:val="00216BE2"/>
    <w:rsid w:val="00224EE1"/>
    <w:rsid w:val="00224F13"/>
    <w:rsid w:val="002279E1"/>
    <w:rsid w:val="00234643"/>
    <w:rsid w:val="00236CF0"/>
    <w:rsid w:val="002441E8"/>
    <w:rsid w:val="00256024"/>
    <w:rsid w:val="002575B4"/>
    <w:rsid w:val="00261D0F"/>
    <w:rsid w:val="00262CBC"/>
    <w:rsid w:val="00262FF3"/>
    <w:rsid w:val="00266C26"/>
    <w:rsid w:val="002721C5"/>
    <w:rsid w:val="0027492C"/>
    <w:rsid w:val="00282E3D"/>
    <w:rsid w:val="0029262E"/>
    <w:rsid w:val="002953A0"/>
    <w:rsid w:val="00296535"/>
    <w:rsid w:val="002A00F4"/>
    <w:rsid w:val="002A7DA4"/>
    <w:rsid w:val="002B06C7"/>
    <w:rsid w:val="002B0CDB"/>
    <w:rsid w:val="002B3FED"/>
    <w:rsid w:val="002B4A36"/>
    <w:rsid w:val="002C1965"/>
    <w:rsid w:val="002C4447"/>
    <w:rsid w:val="002D39AE"/>
    <w:rsid w:val="002D65D8"/>
    <w:rsid w:val="002F1ECC"/>
    <w:rsid w:val="002F7F5E"/>
    <w:rsid w:val="00300B6A"/>
    <w:rsid w:val="0030316A"/>
    <w:rsid w:val="00304E54"/>
    <w:rsid w:val="00305209"/>
    <w:rsid w:val="003063D5"/>
    <w:rsid w:val="00307C71"/>
    <w:rsid w:val="00310716"/>
    <w:rsid w:val="00337A27"/>
    <w:rsid w:val="00340156"/>
    <w:rsid w:val="003409E8"/>
    <w:rsid w:val="003418F5"/>
    <w:rsid w:val="00343095"/>
    <w:rsid w:val="0034346A"/>
    <w:rsid w:val="003445EB"/>
    <w:rsid w:val="00345360"/>
    <w:rsid w:val="00345501"/>
    <w:rsid w:val="00345BE7"/>
    <w:rsid w:val="003467D1"/>
    <w:rsid w:val="00353B73"/>
    <w:rsid w:val="00362875"/>
    <w:rsid w:val="00362E55"/>
    <w:rsid w:val="00363242"/>
    <w:rsid w:val="003701C9"/>
    <w:rsid w:val="00374F3F"/>
    <w:rsid w:val="00375618"/>
    <w:rsid w:val="00384B9E"/>
    <w:rsid w:val="00386C76"/>
    <w:rsid w:val="00387C6A"/>
    <w:rsid w:val="00397FE2"/>
    <w:rsid w:val="003B5D06"/>
    <w:rsid w:val="003C1FD2"/>
    <w:rsid w:val="003C20B7"/>
    <w:rsid w:val="003D42EF"/>
    <w:rsid w:val="003F1BD7"/>
    <w:rsid w:val="00402B31"/>
    <w:rsid w:val="00415C53"/>
    <w:rsid w:val="00417F78"/>
    <w:rsid w:val="0042183E"/>
    <w:rsid w:val="004221EA"/>
    <w:rsid w:val="00432237"/>
    <w:rsid w:val="004412A7"/>
    <w:rsid w:val="00444214"/>
    <w:rsid w:val="00450142"/>
    <w:rsid w:val="00454B2C"/>
    <w:rsid w:val="00465ABF"/>
    <w:rsid w:val="00465D07"/>
    <w:rsid w:val="00481EC1"/>
    <w:rsid w:val="004871A1"/>
    <w:rsid w:val="004974E6"/>
    <w:rsid w:val="004A0091"/>
    <w:rsid w:val="004A182D"/>
    <w:rsid w:val="004A4488"/>
    <w:rsid w:val="004A5921"/>
    <w:rsid w:val="004B1FDB"/>
    <w:rsid w:val="004B257E"/>
    <w:rsid w:val="004B302E"/>
    <w:rsid w:val="004B3620"/>
    <w:rsid w:val="004C0AFF"/>
    <w:rsid w:val="004C1ED2"/>
    <w:rsid w:val="004D2B1D"/>
    <w:rsid w:val="004F340E"/>
    <w:rsid w:val="004F3CC1"/>
    <w:rsid w:val="004F5A64"/>
    <w:rsid w:val="004F7E3D"/>
    <w:rsid w:val="005103D7"/>
    <w:rsid w:val="00511B4A"/>
    <w:rsid w:val="00511FCA"/>
    <w:rsid w:val="00512F0F"/>
    <w:rsid w:val="0052314B"/>
    <w:rsid w:val="00525117"/>
    <w:rsid w:val="00531039"/>
    <w:rsid w:val="005350C0"/>
    <w:rsid w:val="00536404"/>
    <w:rsid w:val="0054288B"/>
    <w:rsid w:val="00544395"/>
    <w:rsid w:val="00544713"/>
    <w:rsid w:val="00544F8C"/>
    <w:rsid w:val="00546A81"/>
    <w:rsid w:val="00555102"/>
    <w:rsid w:val="00555CDA"/>
    <w:rsid w:val="005568B2"/>
    <w:rsid w:val="00565952"/>
    <w:rsid w:val="005676D9"/>
    <w:rsid w:val="005718E4"/>
    <w:rsid w:val="00575629"/>
    <w:rsid w:val="005830D7"/>
    <w:rsid w:val="005842F0"/>
    <w:rsid w:val="00587C49"/>
    <w:rsid w:val="005935F5"/>
    <w:rsid w:val="005A1430"/>
    <w:rsid w:val="005A5058"/>
    <w:rsid w:val="005B2B02"/>
    <w:rsid w:val="005B345B"/>
    <w:rsid w:val="005B4ECD"/>
    <w:rsid w:val="005B6435"/>
    <w:rsid w:val="005B691E"/>
    <w:rsid w:val="005C6F88"/>
    <w:rsid w:val="005D769B"/>
    <w:rsid w:val="005D7A78"/>
    <w:rsid w:val="005E49CB"/>
    <w:rsid w:val="005E530C"/>
    <w:rsid w:val="005E5CF2"/>
    <w:rsid w:val="005E634B"/>
    <w:rsid w:val="005E6674"/>
    <w:rsid w:val="005E772D"/>
    <w:rsid w:val="005F0857"/>
    <w:rsid w:val="005F5371"/>
    <w:rsid w:val="005F5CB3"/>
    <w:rsid w:val="00602C4A"/>
    <w:rsid w:val="00606686"/>
    <w:rsid w:val="00606C06"/>
    <w:rsid w:val="00607B61"/>
    <w:rsid w:val="006168AA"/>
    <w:rsid w:val="00617388"/>
    <w:rsid w:val="00620008"/>
    <w:rsid w:val="00620071"/>
    <w:rsid w:val="00624082"/>
    <w:rsid w:val="00631BD5"/>
    <w:rsid w:val="00632FF9"/>
    <w:rsid w:val="00634FE5"/>
    <w:rsid w:val="006427A7"/>
    <w:rsid w:val="00647A38"/>
    <w:rsid w:val="00654532"/>
    <w:rsid w:val="0065569C"/>
    <w:rsid w:val="00656959"/>
    <w:rsid w:val="00660B05"/>
    <w:rsid w:val="00662D4F"/>
    <w:rsid w:val="00667945"/>
    <w:rsid w:val="006769E6"/>
    <w:rsid w:val="00681D30"/>
    <w:rsid w:val="0068363F"/>
    <w:rsid w:val="0068448E"/>
    <w:rsid w:val="00684727"/>
    <w:rsid w:val="00685444"/>
    <w:rsid w:val="00692C82"/>
    <w:rsid w:val="006953C3"/>
    <w:rsid w:val="006B0D54"/>
    <w:rsid w:val="006B1889"/>
    <w:rsid w:val="006B561E"/>
    <w:rsid w:val="006C6980"/>
    <w:rsid w:val="006D5142"/>
    <w:rsid w:val="006E4051"/>
    <w:rsid w:val="006E6A75"/>
    <w:rsid w:val="006F03B5"/>
    <w:rsid w:val="006F05FA"/>
    <w:rsid w:val="006F1623"/>
    <w:rsid w:val="006F38EF"/>
    <w:rsid w:val="00702083"/>
    <w:rsid w:val="00702FC7"/>
    <w:rsid w:val="00705498"/>
    <w:rsid w:val="007068E1"/>
    <w:rsid w:val="007170EC"/>
    <w:rsid w:val="007172A3"/>
    <w:rsid w:val="007201ED"/>
    <w:rsid w:val="00720A13"/>
    <w:rsid w:val="00723AFB"/>
    <w:rsid w:val="007249BB"/>
    <w:rsid w:val="0072501C"/>
    <w:rsid w:val="00726802"/>
    <w:rsid w:val="007277D1"/>
    <w:rsid w:val="00730071"/>
    <w:rsid w:val="007414FF"/>
    <w:rsid w:val="00743A62"/>
    <w:rsid w:val="00745ACD"/>
    <w:rsid w:val="007512F2"/>
    <w:rsid w:val="0075134A"/>
    <w:rsid w:val="0075240E"/>
    <w:rsid w:val="00754851"/>
    <w:rsid w:val="0075529D"/>
    <w:rsid w:val="007572E2"/>
    <w:rsid w:val="00760798"/>
    <w:rsid w:val="007614AB"/>
    <w:rsid w:val="0076427E"/>
    <w:rsid w:val="00774353"/>
    <w:rsid w:val="007828F8"/>
    <w:rsid w:val="00784FFF"/>
    <w:rsid w:val="0078786E"/>
    <w:rsid w:val="0079646C"/>
    <w:rsid w:val="0079733D"/>
    <w:rsid w:val="007A055E"/>
    <w:rsid w:val="007A0732"/>
    <w:rsid w:val="007A39CF"/>
    <w:rsid w:val="007A7959"/>
    <w:rsid w:val="007B101B"/>
    <w:rsid w:val="007B1D78"/>
    <w:rsid w:val="007B3105"/>
    <w:rsid w:val="007B62FA"/>
    <w:rsid w:val="007B6DCA"/>
    <w:rsid w:val="007B7C62"/>
    <w:rsid w:val="007C049E"/>
    <w:rsid w:val="007D3C03"/>
    <w:rsid w:val="007E28BE"/>
    <w:rsid w:val="007E75F8"/>
    <w:rsid w:val="007F2685"/>
    <w:rsid w:val="007F4708"/>
    <w:rsid w:val="007F5FB0"/>
    <w:rsid w:val="00803A72"/>
    <w:rsid w:val="00804ACD"/>
    <w:rsid w:val="008057F1"/>
    <w:rsid w:val="0080624D"/>
    <w:rsid w:val="0082044D"/>
    <w:rsid w:val="00824566"/>
    <w:rsid w:val="008248DC"/>
    <w:rsid w:val="00826454"/>
    <w:rsid w:val="00831B1C"/>
    <w:rsid w:val="0083551C"/>
    <w:rsid w:val="00835C6D"/>
    <w:rsid w:val="00840222"/>
    <w:rsid w:val="00840C29"/>
    <w:rsid w:val="008479C3"/>
    <w:rsid w:val="0085742A"/>
    <w:rsid w:val="008625C0"/>
    <w:rsid w:val="00863D9F"/>
    <w:rsid w:val="00867F7E"/>
    <w:rsid w:val="008704E2"/>
    <w:rsid w:val="0087070F"/>
    <w:rsid w:val="008744B6"/>
    <w:rsid w:val="00880F19"/>
    <w:rsid w:val="00881621"/>
    <w:rsid w:val="00881F9D"/>
    <w:rsid w:val="008858C0"/>
    <w:rsid w:val="008861E8"/>
    <w:rsid w:val="0088779A"/>
    <w:rsid w:val="00895F1E"/>
    <w:rsid w:val="008A2262"/>
    <w:rsid w:val="008A7DD9"/>
    <w:rsid w:val="008B1AD8"/>
    <w:rsid w:val="008B43F2"/>
    <w:rsid w:val="008B5158"/>
    <w:rsid w:val="008B6789"/>
    <w:rsid w:val="008B7464"/>
    <w:rsid w:val="008C27BE"/>
    <w:rsid w:val="008C2D8D"/>
    <w:rsid w:val="008C33C8"/>
    <w:rsid w:val="008C387D"/>
    <w:rsid w:val="008D185D"/>
    <w:rsid w:val="008E1A6D"/>
    <w:rsid w:val="008E3CEF"/>
    <w:rsid w:val="008F5260"/>
    <w:rsid w:val="008F5584"/>
    <w:rsid w:val="008F7624"/>
    <w:rsid w:val="00900302"/>
    <w:rsid w:val="0090384D"/>
    <w:rsid w:val="00904350"/>
    <w:rsid w:val="009129AF"/>
    <w:rsid w:val="009172EF"/>
    <w:rsid w:val="00920FAE"/>
    <w:rsid w:val="00920FED"/>
    <w:rsid w:val="009239AD"/>
    <w:rsid w:val="00924185"/>
    <w:rsid w:val="00931F9E"/>
    <w:rsid w:val="00936E72"/>
    <w:rsid w:val="0094213C"/>
    <w:rsid w:val="0094665A"/>
    <w:rsid w:val="0095093D"/>
    <w:rsid w:val="00953D53"/>
    <w:rsid w:val="009548FC"/>
    <w:rsid w:val="00955240"/>
    <w:rsid w:val="00964860"/>
    <w:rsid w:val="009701C5"/>
    <w:rsid w:val="009768A2"/>
    <w:rsid w:val="0098266D"/>
    <w:rsid w:val="00991080"/>
    <w:rsid w:val="009910AF"/>
    <w:rsid w:val="0099512F"/>
    <w:rsid w:val="009A5C95"/>
    <w:rsid w:val="009B13CB"/>
    <w:rsid w:val="009C4F33"/>
    <w:rsid w:val="009C62CD"/>
    <w:rsid w:val="009C6CB7"/>
    <w:rsid w:val="009D0E02"/>
    <w:rsid w:val="009D3CCB"/>
    <w:rsid w:val="009D68B6"/>
    <w:rsid w:val="009E4145"/>
    <w:rsid w:val="009F5498"/>
    <w:rsid w:val="009F63B9"/>
    <w:rsid w:val="00A00995"/>
    <w:rsid w:val="00A05B3B"/>
    <w:rsid w:val="00A10D5B"/>
    <w:rsid w:val="00A13DB6"/>
    <w:rsid w:val="00A13F5C"/>
    <w:rsid w:val="00A22AA9"/>
    <w:rsid w:val="00A2314B"/>
    <w:rsid w:val="00A2777A"/>
    <w:rsid w:val="00A30454"/>
    <w:rsid w:val="00A30B41"/>
    <w:rsid w:val="00A36DE0"/>
    <w:rsid w:val="00A422E4"/>
    <w:rsid w:val="00A43329"/>
    <w:rsid w:val="00A43BC2"/>
    <w:rsid w:val="00A45710"/>
    <w:rsid w:val="00A50A2E"/>
    <w:rsid w:val="00A53DFE"/>
    <w:rsid w:val="00A63178"/>
    <w:rsid w:val="00A636FE"/>
    <w:rsid w:val="00A652FD"/>
    <w:rsid w:val="00A65966"/>
    <w:rsid w:val="00A65A55"/>
    <w:rsid w:val="00A70EB6"/>
    <w:rsid w:val="00A74358"/>
    <w:rsid w:val="00A74786"/>
    <w:rsid w:val="00A87F7E"/>
    <w:rsid w:val="00A91AC9"/>
    <w:rsid w:val="00A920D7"/>
    <w:rsid w:val="00A92623"/>
    <w:rsid w:val="00A927B5"/>
    <w:rsid w:val="00AA43AB"/>
    <w:rsid w:val="00AA596E"/>
    <w:rsid w:val="00AB08D3"/>
    <w:rsid w:val="00AB65D3"/>
    <w:rsid w:val="00AB6A36"/>
    <w:rsid w:val="00AB7CC1"/>
    <w:rsid w:val="00AC139D"/>
    <w:rsid w:val="00AC5AE5"/>
    <w:rsid w:val="00AD1414"/>
    <w:rsid w:val="00AD236E"/>
    <w:rsid w:val="00AD3565"/>
    <w:rsid w:val="00AD5166"/>
    <w:rsid w:val="00AD6152"/>
    <w:rsid w:val="00AE0C35"/>
    <w:rsid w:val="00AE27B0"/>
    <w:rsid w:val="00AE3AA6"/>
    <w:rsid w:val="00AE56CD"/>
    <w:rsid w:val="00AE7C4C"/>
    <w:rsid w:val="00AF1691"/>
    <w:rsid w:val="00AF4FC7"/>
    <w:rsid w:val="00B03CD8"/>
    <w:rsid w:val="00B03EC8"/>
    <w:rsid w:val="00B06765"/>
    <w:rsid w:val="00B077E2"/>
    <w:rsid w:val="00B22399"/>
    <w:rsid w:val="00B27F31"/>
    <w:rsid w:val="00B33593"/>
    <w:rsid w:val="00B33EAF"/>
    <w:rsid w:val="00B3671A"/>
    <w:rsid w:val="00B53D3E"/>
    <w:rsid w:val="00B54EBF"/>
    <w:rsid w:val="00B55665"/>
    <w:rsid w:val="00B577F2"/>
    <w:rsid w:val="00B61B48"/>
    <w:rsid w:val="00B65ECB"/>
    <w:rsid w:val="00B7102F"/>
    <w:rsid w:val="00B715D4"/>
    <w:rsid w:val="00B7257D"/>
    <w:rsid w:val="00B72802"/>
    <w:rsid w:val="00B72962"/>
    <w:rsid w:val="00B72F0D"/>
    <w:rsid w:val="00B76C76"/>
    <w:rsid w:val="00B76D42"/>
    <w:rsid w:val="00B77405"/>
    <w:rsid w:val="00B828B7"/>
    <w:rsid w:val="00B866D9"/>
    <w:rsid w:val="00B92600"/>
    <w:rsid w:val="00B96263"/>
    <w:rsid w:val="00B96CC4"/>
    <w:rsid w:val="00B97081"/>
    <w:rsid w:val="00BA202E"/>
    <w:rsid w:val="00BA3612"/>
    <w:rsid w:val="00BB0668"/>
    <w:rsid w:val="00BB1C6B"/>
    <w:rsid w:val="00BB54C8"/>
    <w:rsid w:val="00BB6017"/>
    <w:rsid w:val="00BB62DD"/>
    <w:rsid w:val="00BB7C36"/>
    <w:rsid w:val="00BC0FD3"/>
    <w:rsid w:val="00BC4125"/>
    <w:rsid w:val="00BC4764"/>
    <w:rsid w:val="00BC7151"/>
    <w:rsid w:val="00BD2ABE"/>
    <w:rsid w:val="00BE17E7"/>
    <w:rsid w:val="00BF1159"/>
    <w:rsid w:val="00BF2F34"/>
    <w:rsid w:val="00BF74D5"/>
    <w:rsid w:val="00BF7730"/>
    <w:rsid w:val="00C05B70"/>
    <w:rsid w:val="00C07DE8"/>
    <w:rsid w:val="00C102CB"/>
    <w:rsid w:val="00C10CF0"/>
    <w:rsid w:val="00C1107C"/>
    <w:rsid w:val="00C151FD"/>
    <w:rsid w:val="00C154BB"/>
    <w:rsid w:val="00C16C41"/>
    <w:rsid w:val="00C205EF"/>
    <w:rsid w:val="00C218F2"/>
    <w:rsid w:val="00C231D8"/>
    <w:rsid w:val="00C235ED"/>
    <w:rsid w:val="00C32636"/>
    <w:rsid w:val="00C34F3C"/>
    <w:rsid w:val="00C371EC"/>
    <w:rsid w:val="00C57BFA"/>
    <w:rsid w:val="00C65948"/>
    <w:rsid w:val="00C75406"/>
    <w:rsid w:val="00C75D9C"/>
    <w:rsid w:val="00C81183"/>
    <w:rsid w:val="00C86864"/>
    <w:rsid w:val="00C93629"/>
    <w:rsid w:val="00C938DF"/>
    <w:rsid w:val="00C946BB"/>
    <w:rsid w:val="00C96135"/>
    <w:rsid w:val="00C9740E"/>
    <w:rsid w:val="00C97674"/>
    <w:rsid w:val="00CA005C"/>
    <w:rsid w:val="00CA75DB"/>
    <w:rsid w:val="00CB2A7A"/>
    <w:rsid w:val="00CB61B7"/>
    <w:rsid w:val="00CC1A9F"/>
    <w:rsid w:val="00CC3A4F"/>
    <w:rsid w:val="00CC5963"/>
    <w:rsid w:val="00CC797D"/>
    <w:rsid w:val="00CD2FDC"/>
    <w:rsid w:val="00CE1BD3"/>
    <w:rsid w:val="00CE6BE8"/>
    <w:rsid w:val="00CE728B"/>
    <w:rsid w:val="00D000B2"/>
    <w:rsid w:val="00D05475"/>
    <w:rsid w:val="00D06049"/>
    <w:rsid w:val="00D07FEE"/>
    <w:rsid w:val="00D11CD2"/>
    <w:rsid w:val="00D15ACB"/>
    <w:rsid w:val="00D21028"/>
    <w:rsid w:val="00D22D41"/>
    <w:rsid w:val="00D25D4C"/>
    <w:rsid w:val="00D32094"/>
    <w:rsid w:val="00D3222A"/>
    <w:rsid w:val="00D323B1"/>
    <w:rsid w:val="00D33538"/>
    <w:rsid w:val="00D3692B"/>
    <w:rsid w:val="00D41837"/>
    <w:rsid w:val="00D44CF9"/>
    <w:rsid w:val="00D45C08"/>
    <w:rsid w:val="00D5381B"/>
    <w:rsid w:val="00D56B0E"/>
    <w:rsid w:val="00D67291"/>
    <w:rsid w:val="00D702AE"/>
    <w:rsid w:val="00D720F8"/>
    <w:rsid w:val="00D815FA"/>
    <w:rsid w:val="00D83131"/>
    <w:rsid w:val="00D84F6A"/>
    <w:rsid w:val="00DA25D5"/>
    <w:rsid w:val="00DA32C7"/>
    <w:rsid w:val="00DA3F44"/>
    <w:rsid w:val="00DA678F"/>
    <w:rsid w:val="00DA7340"/>
    <w:rsid w:val="00DB1BAF"/>
    <w:rsid w:val="00DC106C"/>
    <w:rsid w:val="00DD024A"/>
    <w:rsid w:val="00DD235E"/>
    <w:rsid w:val="00DD5EDA"/>
    <w:rsid w:val="00DE24EE"/>
    <w:rsid w:val="00DE428F"/>
    <w:rsid w:val="00DF3886"/>
    <w:rsid w:val="00DF63F2"/>
    <w:rsid w:val="00E004A8"/>
    <w:rsid w:val="00E11761"/>
    <w:rsid w:val="00E12CC0"/>
    <w:rsid w:val="00E13747"/>
    <w:rsid w:val="00E266F2"/>
    <w:rsid w:val="00E3010B"/>
    <w:rsid w:val="00E32D36"/>
    <w:rsid w:val="00E349B8"/>
    <w:rsid w:val="00E353AF"/>
    <w:rsid w:val="00E356D1"/>
    <w:rsid w:val="00E426ED"/>
    <w:rsid w:val="00E4527C"/>
    <w:rsid w:val="00E50CCA"/>
    <w:rsid w:val="00E816B5"/>
    <w:rsid w:val="00E831EF"/>
    <w:rsid w:val="00E83563"/>
    <w:rsid w:val="00E924F4"/>
    <w:rsid w:val="00E96887"/>
    <w:rsid w:val="00EA1063"/>
    <w:rsid w:val="00EB0985"/>
    <w:rsid w:val="00EB1DD6"/>
    <w:rsid w:val="00EB6697"/>
    <w:rsid w:val="00EB72B3"/>
    <w:rsid w:val="00EC0A07"/>
    <w:rsid w:val="00EC2EC9"/>
    <w:rsid w:val="00EC55A4"/>
    <w:rsid w:val="00ED2971"/>
    <w:rsid w:val="00ED7700"/>
    <w:rsid w:val="00ED7AAE"/>
    <w:rsid w:val="00EE107C"/>
    <w:rsid w:val="00EE143B"/>
    <w:rsid w:val="00EE5FA5"/>
    <w:rsid w:val="00EF0305"/>
    <w:rsid w:val="00EF0B16"/>
    <w:rsid w:val="00F03BB7"/>
    <w:rsid w:val="00F15C77"/>
    <w:rsid w:val="00F214D3"/>
    <w:rsid w:val="00F228F8"/>
    <w:rsid w:val="00F2688F"/>
    <w:rsid w:val="00F2744B"/>
    <w:rsid w:val="00F31536"/>
    <w:rsid w:val="00F352B3"/>
    <w:rsid w:val="00F3706A"/>
    <w:rsid w:val="00F430F3"/>
    <w:rsid w:val="00F43CEA"/>
    <w:rsid w:val="00F43F3D"/>
    <w:rsid w:val="00F5067C"/>
    <w:rsid w:val="00F541A1"/>
    <w:rsid w:val="00F615CD"/>
    <w:rsid w:val="00F64541"/>
    <w:rsid w:val="00F73033"/>
    <w:rsid w:val="00F80BB7"/>
    <w:rsid w:val="00F82302"/>
    <w:rsid w:val="00F90D0B"/>
    <w:rsid w:val="00F93CB5"/>
    <w:rsid w:val="00F96F4D"/>
    <w:rsid w:val="00F97410"/>
    <w:rsid w:val="00FA0266"/>
    <w:rsid w:val="00FA29AC"/>
    <w:rsid w:val="00FA3112"/>
    <w:rsid w:val="00FA65C6"/>
    <w:rsid w:val="00FB725D"/>
    <w:rsid w:val="00FC32C3"/>
    <w:rsid w:val="00FC38F0"/>
    <w:rsid w:val="00FC4405"/>
    <w:rsid w:val="00FC60B3"/>
    <w:rsid w:val="00FC60F7"/>
    <w:rsid w:val="00FC7565"/>
    <w:rsid w:val="00FD069C"/>
    <w:rsid w:val="00FD595E"/>
    <w:rsid w:val="00FD6696"/>
    <w:rsid w:val="00FE284E"/>
    <w:rsid w:val="00FF5C44"/>
  </w:rsids>
  <m:mathPr>
    <m:mathFont m:val="Cambria Math"/>
    <m:brkBin m:val="before"/>
    <m:brkBinSub m:val="--"/>
    <m:smallFrac/>
    <m:dispDef/>
    <m:lMargin m:val="0"/>
    <m:rMargin m:val="0"/>
    <m:defJc m:val="centerGroup"/>
    <m:wrapIndent m:val="1440"/>
    <m:intLim m:val="subSup"/>
    <m:naryLim m:val="undOvr"/>
  </m:mathPr>
  <w:themeFontLang w:val="hr-HR"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B556AC8"/>
  <w15:docId w15:val="{A1572A81-D7AC-4742-BF50-205572FA98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Batang"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4346A"/>
    <w:pPr>
      <w:tabs>
        <w:tab w:val="left" w:pos="340"/>
        <w:tab w:val="left" w:pos="680"/>
      </w:tabs>
      <w:ind w:firstLine="227"/>
      <w:jc w:val="both"/>
    </w:pPr>
    <w:rPr>
      <w:lang w:eastAsia="de-DE"/>
    </w:rPr>
  </w:style>
  <w:style w:type="paragraph" w:styleId="Heading1">
    <w:name w:val="heading 1"/>
    <w:basedOn w:val="Normal"/>
    <w:next w:val="Normal"/>
    <w:qFormat/>
    <w:rsid w:val="0000588F"/>
    <w:pPr>
      <w:keepNext/>
      <w:keepLines/>
      <w:numPr>
        <w:numId w:val="8"/>
      </w:numPr>
      <w:suppressAutoHyphens/>
      <w:spacing w:before="400" w:after="200"/>
      <w:ind w:left="0"/>
      <w:jc w:val="center"/>
      <w:outlineLvl w:val="0"/>
    </w:pPr>
    <w:rPr>
      <w:rFonts w:cs="Arial"/>
      <w:bCs/>
      <w:caps/>
      <w:kern w:val="32"/>
      <w:sz w:val="16"/>
      <w:szCs w:val="16"/>
    </w:rPr>
  </w:style>
  <w:style w:type="paragraph" w:styleId="Heading2">
    <w:name w:val="heading 2"/>
    <w:basedOn w:val="Heading1"/>
    <w:next w:val="Normal"/>
    <w:qFormat/>
    <w:rsid w:val="0000588F"/>
    <w:pPr>
      <w:numPr>
        <w:ilvl w:val="1"/>
      </w:numPr>
      <w:spacing w:before="300" w:after="150"/>
      <w:ind w:left="0"/>
      <w:jc w:val="left"/>
      <w:outlineLvl w:val="1"/>
    </w:pPr>
    <w:rPr>
      <w:bCs w:val="0"/>
      <w:i/>
      <w:iCs/>
      <w:caps w:val="0"/>
      <w:sz w:val="20"/>
      <w:szCs w:val="20"/>
    </w:rPr>
  </w:style>
  <w:style w:type="paragraph" w:styleId="Heading3">
    <w:name w:val="heading 3"/>
    <w:basedOn w:val="Heading2"/>
    <w:next w:val="Normal"/>
    <w:qFormat/>
    <w:rsid w:val="00C75406"/>
    <w:pPr>
      <w:numPr>
        <w:ilvl w:val="0"/>
        <w:numId w:val="0"/>
      </w:numPr>
      <w:spacing w:before="150" w:after="0"/>
      <w:outlineLvl w:val="2"/>
    </w:pPr>
    <w:rPr>
      <w:bCs/>
      <w:szCs w:val="26"/>
    </w:rPr>
  </w:style>
  <w:style w:type="paragraph" w:styleId="Heading4">
    <w:name w:val="heading 4"/>
    <w:basedOn w:val="Heading3"/>
    <w:next w:val="Normal"/>
    <w:qFormat/>
    <w:rsid w:val="0000588F"/>
    <w:pPr>
      <w:spacing w:before="300" w:after="150"/>
      <w:outlineLvl w:val="3"/>
    </w:pPr>
    <w:rPr>
      <w:bCs w:val="0"/>
      <w:szCs w:val="28"/>
    </w:rPr>
  </w:style>
  <w:style w:type="paragraph" w:styleId="Heading5">
    <w:name w:val="heading 5"/>
    <w:basedOn w:val="Heading3"/>
    <w:next w:val="Normal"/>
    <w:qFormat/>
    <w:rsid w:val="0000588F"/>
    <w:pPr>
      <w:outlineLvl w:val="4"/>
    </w:pPr>
    <w:rPr>
      <w:bCs w:val="0"/>
      <w:iCs w:val="0"/>
    </w:rPr>
  </w:style>
  <w:style w:type="paragraph" w:styleId="Heading6">
    <w:name w:val="heading 6"/>
    <w:basedOn w:val="Heading3"/>
    <w:next w:val="Normal"/>
    <w:qFormat/>
    <w:rsid w:val="0000588F"/>
    <w:pPr>
      <w:spacing w:before="240" w:after="60"/>
      <w:outlineLvl w:val="5"/>
    </w:pPr>
    <w:rPr>
      <w:bCs w:val="0"/>
      <w:szCs w:val="22"/>
    </w:rPr>
  </w:style>
  <w:style w:type="paragraph" w:styleId="Heading7">
    <w:name w:val="heading 7"/>
    <w:basedOn w:val="Heading3"/>
    <w:next w:val="Normal"/>
    <w:qFormat/>
    <w:rsid w:val="0000588F"/>
    <w:pPr>
      <w:spacing w:before="240" w:after="60"/>
      <w:outlineLvl w:val="6"/>
    </w:pPr>
    <w:rPr>
      <w:szCs w:val="24"/>
    </w:rPr>
  </w:style>
  <w:style w:type="paragraph" w:styleId="Heading8">
    <w:name w:val="heading 8"/>
    <w:basedOn w:val="Heading3"/>
    <w:next w:val="Normal"/>
    <w:qFormat/>
    <w:rsid w:val="0000588F"/>
    <w:pPr>
      <w:spacing w:before="300" w:after="150"/>
      <w:outlineLvl w:val="7"/>
    </w:pPr>
    <w:rPr>
      <w:iCs w:val="0"/>
      <w:szCs w:val="24"/>
    </w:rPr>
  </w:style>
  <w:style w:type="paragraph" w:styleId="Heading9">
    <w:name w:val="heading 9"/>
    <w:basedOn w:val="Heading3"/>
    <w:next w:val="Normal"/>
    <w:qFormat/>
    <w:rsid w:val="0000588F"/>
    <w:pPr>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next w:val="keywords"/>
    <w:rsid w:val="0000588F"/>
    <w:pPr>
      <w:widowControl w:val="0"/>
      <w:spacing w:after="200"/>
      <w:ind w:firstLine="227"/>
      <w:contextualSpacing/>
      <w:jc w:val="both"/>
    </w:pPr>
    <w:rPr>
      <w:b/>
      <w:sz w:val="18"/>
      <w:szCs w:val="18"/>
      <w:lang w:eastAsia="de-DE"/>
    </w:rPr>
  </w:style>
  <w:style w:type="paragraph" w:customStyle="1" w:styleId="keywords">
    <w:name w:val="keywords"/>
    <w:next w:val="Normal"/>
    <w:rsid w:val="00702083"/>
    <w:pPr>
      <w:spacing w:after="400"/>
      <w:ind w:firstLine="227"/>
      <w:contextualSpacing/>
      <w:jc w:val="both"/>
    </w:pPr>
    <w:rPr>
      <w:b/>
      <w:sz w:val="18"/>
      <w:szCs w:val="18"/>
      <w:lang w:eastAsia="de-DE"/>
    </w:rPr>
  </w:style>
  <w:style w:type="character" w:styleId="FollowedHyperlink">
    <w:name w:val="FollowedHyperlink"/>
    <w:basedOn w:val="DefaultParagraphFont"/>
    <w:rsid w:val="0000588F"/>
    <w:rPr>
      <w:color w:val="auto"/>
      <w:u w:val="none"/>
    </w:rPr>
  </w:style>
  <w:style w:type="paragraph" w:customStyle="1" w:styleId="authorinfo">
    <w:name w:val="authorinfo"/>
    <w:rsid w:val="0000588F"/>
    <w:pPr>
      <w:widowControl w:val="0"/>
      <w:spacing w:after="400"/>
      <w:contextualSpacing/>
      <w:jc w:val="center"/>
    </w:pPr>
    <w:rPr>
      <w:sz w:val="18"/>
      <w:lang w:eastAsia="de-DE"/>
    </w:rPr>
  </w:style>
  <w:style w:type="paragraph" w:customStyle="1" w:styleId="figure">
    <w:name w:val="figure"/>
    <w:basedOn w:val="Normal"/>
    <w:next w:val="figlegend"/>
    <w:rsid w:val="0000588F"/>
    <w:pPr>
      <w:keepNext/>
      <w:keepLines/>
      <w:spacing w:before="300" w:after="100"/>
      <w:ind w:firstLine="0"/>
      <w:jc w:val="center"/>
    </w:pPr>
    <w:rPr>
      <w:sz w:val="16"/>
    </w:rPr>
  </w:style>
  <w:style w:type="paragraph" w:customStyle="1" w:styleId="figlegend">
    <w:name w:val="figlegend"/>
    <w:next w:val="Normal"/>
    <w:rsid w:val="0000588F"/>
    <w:pPr>
      <w:keepLines/>
      <w:spacing w:before="100" w:after="300"/>
      <w:contextualSpacing/>
      <w:jc w:val="center"/>
    </w:pPr>
    <w:rPr>
      <w:snapToGrid w:val="0"/>
      <w:sz w:val="16"/>
      <w:szCs w:val="16"/>
    </w:rPr>
  </w:style>
  <w:style w:type="paragraph" w:customStyle="1" w:styleId="referenceavailable">
    <w:name w:val="reference_available"/>
    <w:basedOn w:val="Normal"/>
    <w:rsid w:val="0000588F"/>
    <w:pPr>
      <w:tabs>
        <w:tab w:val="clear" w:pos="340"/>
        <w:tab w:val="clear" w:pos="680"/>
      </w:tabs>
      <w:overflowPunct w:val="0"/>
      <w:autoSpaceDE w:val="0"/>
      <w:autoSpaceDN w:val="0"/>
      <w:adjustRightInd w:val="0"/>
      <w:ind w:left="340" w:firstLine="0"/>
      <w:textAlignment w:val="baseline"/>
    </w:pPr>
    <w:rPr>
      <w:sz w:val="16"/>
      <w:szCs w:val="18"/>
      <w:lang w:eastAsia="he-IL" w:bidi="he-IL"/>
    </w:rPr>
  </w:style>
  <w:style w:type="paragraph" w:customStyle="1" w:styleId="author">
    <w:name w:val="author"/>
    <w:next w:val="authorinfo"/>
    <w:rsid w:val="0000588F"/>
    <w:pPr>
      <w:suppressAutoHyphens/>
      <w:spacing w:after="200"/>
      <w:contextualSpacing/>
      <w:jc w:val="center"/>
    </w:pPr>
    <w:rPr>
      <w:sz w:val="24"/>
      <w:szCs w:val="24"/>
      <w:lang w:eastAsia="de-DE"/>
    </w:rPr>
  </w:style>
  <w:style w:type="paragraph" w:customStyle="1" w:styleId="heading10">
    <w:name w:val="heading1"/>
    <w:basedOn w:val="Heading1"/>
    <w:next w:val="Normal"/>
    <w:rsid w:val="0000588F"/>
    <w:rPr>
      <w:snapToGrid w:val="0"/>
      <w:lang w:eastAsia="en-US"/>
    </w:rPr>
  </w:style>
  <w:style w:type="paragraph" w:customStyle="1" w:styleId="heading20">
    <w:name w:val="heading2"/>
    <w:basedOn w:val="Heading2"/>
    <w:next w:val="Normal"/>
    <w:rsid w:val="0000588F"/>
  </w:style>
  <w:style w:type="paragraph" w:customStyle="1" w:styleId="heading2heading1">
    <w:name w:val="heading2_heading1"/>
    <w:basedOn w:val="heading20"/>
    <w:rsid w:val="0000588F"/>
    <w:pPr>
      <w:spacing w:before="0"/>
    </w:pPr>
  </w:style>
  <w:style w:type="character" w:styleId="Hyperlink">
    <w:name w:val="Hyperlink"/>
    <w:basedOn w:val="DefaultParagraphFont"/>
    <w:rsid w:val="0000588F"/>
    <w:rPr>
      <w:color w:val="auto"/>
      <w:u w:val="none"/>
    </w:rPr>
  </w:style>
  <w:style w:type="paragraph" w:customStyle="1" w:styleId="Titel1">
    <w:name w:val="Titel1"/>
    <w:next w:val="author"/>
    <w:rsid w:val="0000588F"/>
    <w:pPr>
      <w:keepLines/>
      <w:suppressAutoHyphens/>
      <w:spacing w:after="160"/>
      <w:contextualSpacing/>
      <w:jc w:val="center"/>
    </w:pPr>
    <w:rPr>
      <w:b/>
      <w:sz w:val="28"/>
      <w:szCs w:val="28"/>
      <w:lang w:eastAsia="de-DE"/>
    </w:rPr>
  </w:style>
  <w:style w:type="character" w:customStyle="1" w:styleId="italic">
    <w:name w:val="italic"/>
    <w:basedOn w:val="DefaultParagraphFont"/>
    <w:rsid w:val="0000588F"/>
    <w:rPr>
      <w:i/>
      <w:iCs/>
    </w:rPr>
  </w:style>
  <w:style w:type="character" w:customStyle="1" w:styleId="initial12">
    <w:name w:val="initial_12"/>
    <w:basedOn w:val="DefaultParagraphFont"/>
    <w:rsid w:val="0000588F"/>
    <w:rPr>
      <w:sz w:val="24"/>
      <w:szCs w:val="24"/>
    </w:rPr>
  </w:style>
  <w:style w:type="paragraph" w:styleId="Salutation">
    <w:name w:val="Salutation"/>
    <w:basedOn w:val="Normal"/>
    <w:next w:val="Normal"/>
    <w:rsid w:val="0000588F"/>
  </w:style>
  <w:style w:type="paragraph" w:customStyle="1" w:styleId="tablelegend">
    <w:name w:val="tablelegend"/>
    <w:basedOn w:val="Normal"/>
    <w:rsid w:val="0000588F"/>
    <w:pPr>
      <w:keepNext/>
      <w:keepLines/>
      <w:suppressAutoHyphens/>
      <w:spacing w:before="300" w:after="100"/>
      <w:ind w:firstLine="0"/>
      <w:contextualSpacing/>
      <w:jc w:val="center"/>
    </w:pPr>
    <w:rPr>
      <w:sz w:val="16"/>
      <w:szCs w:val="16"/>
    </w:rPr>
  </w:style>
  <w:style w:type="character" w:customStyle="1" w:styleId="initial10">
    <w:name w:val="initial_10"/>
    <w:basedOn w:val="DefaultParagraphFont"/>
    <w:rsid w:val="0000588F"/>
    <w:rPr>
      <w:sz w:val="20"/>
      <w:szCs w:val="20"/>
      <w:lang w:eastAsia="en-US"/>
    </w:rPr>
  </w:style>
  <w:style w:type="character" w:customStyle="1" w:styleId="bold">
    <w:name w:val="bold"/>
    <w:basedOn w:val="DefaultParagraphFont"/>
    <w:rsid w:val="0000588F"/>
    <w:rPr>
      <w:b/>
    </w:rPr>
  </w:style>
  <w:style w:type="character" w:customStyle="1" w:styleId="initial8">
    <w:name w:val="initial_8"/>
    <w:basedOn w:val="DefaultParagraphFont"/>
    <w:rsid w:val="0000588F"/>
    <w:rPr>
      <w:caps/>
      <w:sz w:val="16"/>
      <w:szCs w:val="16"/>
      <w:lang w:eastAsia="en-US"/>
    </w:rPr>
  </w:style>
  <w:style w:type="paragraph" w:customStyle="1" w:styleId="heading1withoutNr">
    <w:name w:val="heading1_withoutNr"/>
    <w:basedOn w:val="heading10"/>
    <w:next w:val="referenceItem"/>
    <w:rsid w:val="0000588F"/>
    <w:pPr>
      <w:numPr>
        <w:numId w:val="0"/>
      </w:numPr>
      <w:spacing w:before="360" w:after="180"/>
    </w:pPr>
  </w:style>
  <w:style w:type="paragraph" w:customStyle="1" w:styleId="referenceItem">
    <w:name w:val="reference_Item"/>
    <w:basedOn w:val="Normal"/>
    <w:rsid w:val="0000588F"/>
    <w:pPr>
      <w:keepLines/>
      <w:tabs>
        <w:tab w:val="num" w:pos="340"/>
      </w:tabs>
      <w:autoSpaceDE w:val="0"/>
      <w:autoSpaceDN w:val="0"/>
      <w:ind w:left="340" w:hanging="340"/>
    </w:pPr>
    <w:rPr>
      <w:rFonts w:eastAsia="MS Mincho"/>
      <w:sz w:val="16"/>
      <w:szCs w:val="16"/>
      <w:lang w:eastAsia="en-US"/>
    </w:rPr>
  </w:style>
  <w:style w:type="paragraph" w:customStyle="1" w:styleId="tabletext">
    <w:name w:val="table_text"/>
    <w:basedOn w:val="Normal"/>
    <w:rsid w:val="0000588F"/>
    <w:pPr>
      <w:ind w:firstLine="0"/>
      <w:jc w:val="left"/>
    </w:pPr>
    <w:rPr>
      <w:snapToGrid w:val="0"/>
      <w:sz w:val="16"/>
      <w:lang w:eastAsia="en-US"/>
    </w:rPr>
  </w:style>
  <w:style w:type="paragraph" w:customStyle="1" w:styleId="tabletextcentre">
    <w:name w:val="table_text_centre"/>
    <w:basedOn w:val="tabletext"/>
    <w:rsid w:val="0000588F"/>
    <w:pPr>
      <w:jc w:val="center"/>
    </w:pPr>
  </w:style>
  <w:style w:type="paragraph" w:customStyle="1" w:styleId="tabletextright">
    <w:name w:val="table_text_right"/>
    <w:basedOn w:val="tabletext"/>
    <w:rsid w:val="0000588F"/>
    <w:pPr>
      <w:jc w:val="right"/>
    </w:pPr>
  </w:style>
  <w:style w:type="paragraph" w:styleId="ListBullet">
    <w:name w:val="List Bullet"/>
    <w:basedOn w:val="Normal"/>
    <w:rsid w:val="0000588F"/>
    <w:pPr>
      <w:tabs>
        <w:tab w:val="clear" w:pos="340"/>
        <w:tab w:val="num" w:pos="360"/>
      </w:tabs>
      <w:ind w:left="360" w:hanging="360"/>
    </w:pPr>
  </w:style>
  <w:style w:type="character" w:customStyle="1" w:styleId="AufzhlungszeichenZchn1">
    <w:name w:val="Aufzählungszeichen Zchn1"/>
    <w:basedOn w:val="DefaultParagraphFont"/>
    <w:rsid w:val="0000588F"/>
    <w:rPr>
      <w:rFonts w:eastAsia="Batang"/>
      <w:lang w:val="en-US" w:eastAsia="de-DE" w:bidi="ar-SA"/>
    </w:rPr>
  </w:style>
  <w:style w:type="paragraph" w:styleId="ListBullet2">
    <w:name w:val="List Bullet 2"/>
    <w:basedOn w:val="Normal"/>
    <w:rsid w:val="0000588F"/>
    <w:pPr>
      <w:numPr>
        <w:numId w:val="17"/>
      </w:numPr>
    </w:pPr>
  </w:style>
  <w:style w:type="paragraph" w:styleId="ListBullet3">
    <w:name w:val="List Bullet 3"/>
    <w:basedOn w:val="Normal"/>
    <w:rsid w:val="0000588F"/>
    <w:pPr>
      <w:numPr>
        <w:numId w:val="14"/>
      </w:numPr>
    </w:pPr>
  </w:style>
  <w:style w:type="paragraph" w:styleId="FootnoteText">
    <w:name w:val="footnote text"/>
    <w:basedOn w:val="Standard-1pt"/>
    <w:semiHidden/>
    <w:rsid w:val="0000588F"/>
    <w:pPr>
      <w:tabs>
        <w:tab w:val="clear" w:pos="340"/>
        <w:tab w:val="clear" w:pos="680"/>
        <w:tab w:val="left" w:pos="170"/>
      </w:tabs>
      <w:ind w:left="170" w:hanging="170"/>
    </w:pPr>
  </w:style>
  <w:style w:type="paragraph" w:customStyle="1" w:styleId="equation">
    <w:name w:val="equation"/>
    <w:rsid w:val="0000588F"/>
    <w:pPr>
      <w:tabs>
        <w:tab w:val="center" w:pos="2421"/>
        <w:tab w:val="right" w:pos="4848"/>
      </w:tabs>
      <w:spacing w:before="120" w:after="120"/>
    </w:pPr>
    <w:rPr>
      <w:iCs/>
      <w:snapToGrid w:val="0"/>
    </w:rPr>
  </w:style>
  <w:style w:type="paragraph" w:customStyle="1" w:styleId="thanks">
    <w:name w:val="thanks"/>
    <w:basedOn w:val="Normal"/>
    <w:rsid w:val="0000588F"/>
    <w:pPr>
      <w:framePr w:w="4848" w:h="227" w:vSpace="113" w:wrap="around" w:hAnchor="text" w:yAlign="bottom" w:anchorLock="1"/>
      <w:ind w:firstLine="0"/>
    </w:pPr>
    <w:rPr>
      <w:sz w:val="16"/>
      <w:szCs w:val="16"/>
    </w:rPr>
  </w:style>
  <w:style w:type="paragraph" w:styleId="ListBullet4">
    <w:name w:val="List Bullet 4"/>
    <w:basedOn w:val="Normal"/>
    <w:rsid w:val="0000588F"/>
    <w:pPr>
      <w:tabs>
        <w:tab w:val="num" w:pos="1209"/>
      </w:tabs>
      <w:ind w:left="1209" w:hanging="360"/>
    </w:pPr>
  </w:style>
  <w:style w:type="paragraph" w:customStyle="1" w:styleId="authoraddressline1">
    <w:name w:val="author_address_line1"/>
    <w:next w:val="authoraddress"/>
    <w:rsid w:val="0000588F"/>
    <w:pPr>
      <w:spacing w:before="360" w:after="180"/>
      <w:ind w:left="340"/>
      <w:contextualSpacing/>
    </w:pPr>
    <w:rPr>
      <w:sz w:val="16"/>
      <w:lang w:eastAsia="de-DE"/>
    </w:rPr>
  </w:style>
  <w:style w:type="paragraph" w:customStyle="1" w:styleId="authoraddress">
    <w:name w:val="author_address"/>
    <w:rsid w:val="0000588F"/>
    <w:pPr>
      <w:tabs>
        <w:tab w:val="left" w:pos="964"/>
      </w:tabs>
      <w:ind w:left="964" w:hanging="624"/>
    </w:pPr>
    <w:rPr>
      <w:snapToGrid w:val="0"/>
      <w:sz w:val="16"/>
      <w:lang w:eastAsia="ja-JP"/>
    </w:rPr>
  </w:style>
  <w:style w:type="character" w:customStyle="1" w:styleId="TimesNewRoman">
    <w:name w:val="TimesNewRoman"/>
    <w:basedOn w:val="DefaultParagraphFont"/>
    <w:rsid w:val="0000588F"/>
    <w:rPr>
      <w:rFonts w:ascii="Times New Roman" w:hAnsi="Times New Roman"/>
    </w:rPr>
  </w:style>
  <w:style w:type="paragraph" w:customStyle="1" w:styleId="tablenotes">
    <w:name w:val="tablenotes"/>
    <w:basedOn w:val="tablelegend"/>
    <w:rsid w:val="0000588F"/>
    <w:pPr>
      <w:keepNext w:val="0"/>
      <w:spacing w:before="100" w:after="300"/>
      <w:jc w:val="left"/>
    </w:pPr>
  </w:style>
  <w:style w:type="character" w:styleId="FootnoteReference">
    <w:name w:val="footnote reference"/>
    <w:basedOn w:val="DefaultParagraphFont"/>
    <w:semiHidden/>
    <w:rsid w:val="0000588F"/>
    <w:rPr>
      <w:vertAlign w:val="superscript"/>
    </w:rPr>
  </w:style>
  <w:style w:type="paragraph" w:styleId="ListBullet5">
    <w:name w:val="List Bullet 5"/>
    <w:basedOn w:val="Normal"/>
    <w:rsid w:val="0000588F"/>
    <w:pPr>
      <w:tabs>
        <w:tab w:val="num" w:pos="1492"/>
      </w:tabs>
      <w:ind w:left="1492" w:hanging="360"/>
    </w:pPr>
  </w:style>
  <w:style w:type="paragraph" w:styleId="BlockText">
    <w:name w:val="Block Text"/>
    <w:basedOn w:val="Normal"/>
    <w:rsid w:val="0000588F"/>
  </w:style>
  <w:style w:type="paragraph" w:styleId="Date">
    <w:name w:val="Date"/>
    <w:basedOn w:val="Normal"/>
    <w:next w:val="Normal"/>
    <w:rsid w:val="0000588F"/>
  </w:style>
  <w:style w:type="paragraph" w:styleId="DocumentMap">
    <w:name w:val="Document Map"/>
    <w:basedOn w:val="Normal"/>
    <w:semiHidden/>
    <w:rsid w:val="0000588F"/>
    <w:pPr>
      <w:shd w:val="clear" w:color="auto" w:fill="000080"/>
    </w:pPr>
    <w:rPr>
      <w:rFonts w:ascii="Tahoma" w:hAnsi="Tahoma" w:cs="Tahoma"/>
    </w:rPr>
  </w:style>
  <w:style w:type="paragraph" w:styleId="NoteHeading">
    <w:name w:val="Note Heading"/>
    <w:basedOn w:val="Standard-1pt"/>
    <w:next w:val="Normal"/>
    <w:rsid w:val="0000588F"/>
    <w:pPr>
      <w:ind w:firstLine="0"/>
    </w:pPr>
  </w:style>
  <w:style w:type="paragraph" w:styleId="Footer">
    <w:name w:val="footer"/>
    <w:basedOn w:val="Standard-1pt"/>
    <w:link w:val="FooterChar"/>
    <w:uiPriority w:val="99"/>
    <w:qFormat/>
    <w:rsid w:val="0000588F"/>
    <w:pPr>
      <w:tabs>
        <w:tab w:val="clear" w:pos="340"/>
        <w:tab w:val="clear" w:pos="680"/>
      </w:tabs>
      <w:ind w:firstLine="0"/>
      <w:jc w:val="left"/>
    </w:pPr>
  </w:style>
  <w:style w:type="paragraph" w:customStyle="1" w:styleId="Standard-1pt">
    <w:name w:val="Standard-1pt"/>
    <w:basedOn w:val="Normal"/>
    <w:rsid w:val="0000588F"/>
    <w:rPr>
      <w:sz w:val="18"/>
    </w:rPr>
  </w:style>
  <w:style w:type="paragraph" w:styleId="Closing">
    <w:name w:val="Closing"/>
    <w:basedOn w:val="Normal"/>
    <w:rsid w:val="0000588F"/>
    <w:pPr>
      <w:ind w:left="4252"/>
    </w:pPr>
  </w:style>
  <w:style w:type="character" w:styleId="Emphasis">
    <w:name w:val="Emphasis"/>
    <w:basedOn w:val="DefaultParagraphFont"/>
    <w:qFormat/>
    <w:rsid w:val="0000588F"/>
    <w:rPr>
      <w:i/>
      <w:iCs/>
    </w:rPr>
  </w:style>
  <w:style w:type="paragraph" w:styleId="TableofFigures">
    <w:name w:val="table of figures"/>
    <w:basedOn w:val="Normal"/>
    <w:next w:val="Normal"/>
    <w:semiHidden/>
    <w:rsid w:val="0000588F"/>
    <w:pPr>
      <w:tabs>
        <w:tab w:val="clear" w:pos="340"/>
        <w:tab w:val="clear" w:pos="680"/>
      </w:tabs>
    </w:pPr>
  </w:style>
  <w:style w:type="paragraph" w:styleId="Caption">
    <w:name w:val="caption"/>
    <w:basedOn w:val="Normal"/>
    <w:next w:val="Normal"/>
    <w:qFormat/>
    <w:rsid w:val="0000588F"/>
    <w:rPr>
      <w:bCs/>
    </w:rPr>
  </w:style>
  <w:style w:type="paragraph" w:styleId="EndnoteText">
    <w:name w:val="endnote text"/>
    <w:basedOn w:val="Normal"/>
    <w:semiHidden/>
    <w:rsid w:val="0000588F"/>
  </w:style>
  <w:style w:type="character" w:styleId="EndnoteReference">
    <w:name w:val="endnote reference"/>
    <w:basedOn w:val="DefaultParagraphFont"/>
    <w:semiHidden/>
    <w:rsid w:val="0000588F"/>
    <w:rPr>
      <w:vertAlign w:val="superscript"/>
    </w:rPr>
  </w:style>
  <w:style w:type="paragraph" w:styleId="Index1">
    <w:name w:val="index 1"/>
    <w:basedOn w:val="Normal"/>
    <w:next w:val="Normal"/>
    <w:autoRedefine/>
    <w:semiHidden/>
    <w:rsid w:val="0000588F"/>
    <w:pPr>
      <w:tabs>
        <w:tab w:val="clear" w:pos="340"/>
        <w:tab w:val="clear" w:pos="680"/>
      </w:tabs>
      <w:ind w:left="200" w:hanging="200"/>
    </w:pPr>
  </w:style>
  <w:style w:type="paragraph" w:styleId="Index2">
    <w:name w:val="index 2"/>
    <w:basedOn w:val="Normal"/>
    <w:next w:val="Normal"/>
    <w:autoRedefine/>
    <w:semiHidden/>
    <w:rsid w:val="0000588F"/>
    <w:pPr>
      <w:tabs>
        <w:tab w:val="clear" w:pos="340"/>
        <w:tab w:val="clear" w:pos="680"/>
      </w:tabs>
      <w:ind w:left="400" w:hanging="200"/>
    </w:pPr>
  </w:style>
  <w:style w:type="paragraph" w:styleId="Index3">
    <w:name w:val="index 3"/>
    <w:basedOn w:val="Normal"/>
    <w:next w:val="Normal"/>
    <w:autoRedefine/>
    <w:semiHidden/>
    <w:rsid w:val="0000588F"/>
    <w:pPr>
      <w:tabs>
        <w:tab w:val="clear" w:pos="340"/>
        <w:tab w:val="clear" w:pos="680"/>
      </w:tabs>
      <w:ind w:left="600" w:hanging="200"/>
    </w:pPr>
  </w:style>
  <w:style w:type="paragraph" w:styleId="Index4">
    <w:name w:val="index 4"/>
    <w:basedOn w:val="Normal"/>
    <w:next w:val="Normal"/>
    <w:autoRedefine/>
    <w:semiHidden/>
    <w:rsid w:val="0000588F"/>
    <w:pPr>
      <w:tabs>
        <w:tab w:val="clear" w:pos="340"/>
        <w:tab w:val="clear" w:pos="680"/>
      </w:tabs>
      <w:ind w:left="800" w:hanging="200"/>
    </w:pPr>
  </w:style>
  <w:style w:type="paragraph" w:styleId="Index5">
    <w:name w:val="index 5"/>
    <w:basedOn w:val="Normal"/>
    <w:next w:val="Normal"/>
    <w:autoRedefine/>
    <w:semiHidden/>
    <w:rsid w:val="0000588F"/>
    <w:pPr>
      <w:tabs>
        <w:tab w:val="clear" w:pos="340"/>
        <w:tab w:val="clear" w:pos="680"/>
      </w:tabs>
      <w:ind w:left="1000" w:hanging="200"/>
    </w:pPr>
  </w:style>
  <w:style w:type="paragraph" w:styleId="Index6">
    <w:name w:val="index 6"/>
    <w:basedOn w:val="Normal"/>
    <w:next w:val="Normal"/>
    <w:autoRedefine/>
    <w:semiHidden/>
    <w:rsid w:val="0000588F"/>
    <w:pPr>
      <w:tabs>
        <w:tab w:val="clear" w:pos="340"/>
        <w:tab w:val="clear" w:pos="680"/>
      </w:tabs>
      <w:ind w:left="1200" w:hanging="200"/>
    </w:pPr>
  </w:style>
  <w:style w:type="paragraph" w:styleId="Header">
    <w:name w:val="header"/>
    <w:basedOn w:val="Standard-1pt"/>
    <w:rsid w:val="0000588F"/>
    <w:pPr>
      <w:tabs>
        <w:tab w:val="clear" w:pos="340"/>
        <w:tab w:val="clear" w:pos="680"/>
        <w:tab w:val="left" w:pos="10036"/>
      </w:tabs>
      <w:ind w:firstLine="0"/>
      <w:jc w:val="left"/>
    </w:pPr>
  </w:style>
  <w:style w:type="paragraph" w:styleId="List">
    <w:name w:val="List"/>
    <w:basedOn w:val="Normal"/>
    <w:rsid w:val="0000588F"/>
    <w:pPr>
      <w:ind w:left="283" w:hanging="283"/>
    </w:pPr>
  </w:style>
  <w:style w:type="paragraph" w:styleId="List2">
    <w:name w:val="List 2"/>
    <w:basedOn w:val="Normal"/>
    <w:rsid w:val="0000588F"/>
    <w:pPr>
      <w:ind w:left="566" w:hanging="283"/>
    </w:pPr>
  </w:style>
  <w:style w:type="paragraph" w:styleId="List3">
    <w:name w:val="List 3"/>
    <w:basedOn w:val="Normal"/>
    <w:rsid w:val="0000588F"/>
    <w:pPr>
      <w:ind w:left="849" w:hanging="283"/>
    </w:pPr>
  </w:style>
  <w:style w:type="paragraph" w:styleId="List4">
    <w:name w:val="List 4"/>
    <w:basedOn w:val="Normal"/>
    <w:rsid w:val="0000588F"/>
    <w:pPr>
      <w:ind w:left="1132" w:hanging="283"/>
    </w:pPr>
  </w:style>
  <w:style w:type="paragraph" w:styleId="List5">
    <w:name w:val="List 5"/>
    <w:basedOn w:val="Normal"/>
    <w:rsid w:val="0000588F"/>
    <w:pPr>
      <w:ind w:left="1415" w:hanging="283"/>
    </w:pPr>
  </w:style>
  <w:style w:type="paragraph" w:styleId="ListContinue">
    <w:name w:val="List Continue"/>
    <w:basedOn w:val="Normal"/>
    <w:rsid w:val="0000588F"/>
    <w:pPr>
      <w:spacing w:after="120"/>
      <w:ind w:left="283"/>
    </w:pPr>
  </w:style>
  <w:style w:type="paragraph" w:styleId="ListContinue2">
    <w:name w:val="List Continue 2"/>
    <w:basedOn w:val="Normal"/>
    <w:rsid w:val="0000588F"/>
    <w:pPr>
      <w:spacing w:after="120"/>
      <w:ind w:left="566"/>
    </w:pPr>
  </w:style>
  <w:style w:type="paragraph" w:styleId="ListContinue3">
    <w:name w:val="List Continue 3"/>
    <w:basedOn w:val="Normal"/>
    <w:rsid w:val="0000588F"/>
    <w:pPr>
      <w:spacing w:after="120"/>
      <w:ind w:left="849"/>
    </w:pPr>
  </w:style>
  <w:style w:type="paragraph" w:styleId="ListContinue4">
    <w:name w:val="List Continue 4"/>
    <w:basedOn w:val="Normal"/>
    <w:rsid w:val="0000588F"/>
    <w:pPr>
      <w:spacing w:after="120"/>
      <w:ind w:left="1132"/>
    </w:pPr>
  </w:style>
  <w:style w:type="paragraph" w:styleId="ListContinue5">
    <w:name w:val="List Continue 5"/>
    <w:basedOn w:val="Normal"/>
    <w:rsid w:val="0000588F"/>
    <w:pPr>
      <w:spacing w:after="120"/>
      <w:ind w:left="1415"/>
    </w:pPr>
  </w:style>
  <w:style w:type="paragraph" w:styleId="ListNumber">
    <w:name w:val="List Number"/>
    <w:basedOn w:val="Normal"/>
    <w:rsid w:val="0000588F"/>
    <w:pPr>
      <w:tabs>
        <w:tab w:val="clear" w:pos="340"/>
        <w:tab w:val="num" w:pos="360"/>
      </w:tabs>
      <w:ind w:left="360" w:hanging="360"/>
    </w:pPr>
  </w:style>
  <w:style w:type="paragraph" w:styleId="ListNumber2">
    <w:name w:val="List Number 2"/>
    <w:basedOn w:val="Normal"/>
    <w:rsid w:val="0000588F"/>
    <w:pPr>
      <w:tabs>
        <w:tab w:val="num" w:pos="643"/>
      </w:tabs>
      <w:ind w:left="643" w:hanging="360"/>
    </w:pPr>
  </w:style>
  <w:style w:type="paragraph" w:styleId="ListNumber3">
    <w:name w:val="List Number 3"/>
    <w:basedOn w:val="Normal"/>
    <w:rsid w:val="0000588F"/>
    <w:pPr>
      <w:tabs>
        <w:tab w:val="num" w:pos="926"/>
      </w:tabs>
      <w:ind w:left="926" w:hanging="360"/>
    </w:pPr>
  </w:style>
  <w:style w:type="paragraph" w:styleId="ListNumber4">
    <w:name w:val="List Number 4"/>
    <w:basedOn w:val="Normal"/>
    <w:rsid w:val="0000588F"/>
    <w:pPr>
      <w:tabs>
        <w:tab w:val="num" w:pos="1209"/>
      </w:tabs>
      <w:ind w:left="1209" w:hanging="360"/>
    </w:pPr>
  </w:style>
  <w:style w:type="paragraph" w:styleId="ListNumber5">
    <w:name w:val="List Number 5"/>
    <w:basedOn w:val="Normal"/>
    <w:rsid w:val="0000588F"/>
    <w:pPr>
      <w:tabs>
        <w:tab w:val="num" w:pos="1492"/>
      </w:tabs>
      <w:ind w:left="1492" w:hanging="360"/>
    </w:pPr>
  </w:style>
  <w:style w:type="paragraph" w:styleId="MessageHeader">
    <w:name w:val="Message Header"/>
    <w:basedOn w:val="Normal"/>
    <w:rsid w:val="0000588F"/>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PlainText">
    <w:name w:val="Plain Text"/>
    <w:basedOn w:val="Normal"/>
    <w:rsid w:val="0000588F"/>
    <w:rPr>
      <w:rFonts w:cs="Courier New"/>
    </w:rPr>
  </w:style>
  <w:style w:type="character" w:styleId="PageNumber">
    <w:name w:val="page number"/>
    <w:basedOn w:val="DefaultParagraphFont"/>
    <w:rsid w:val="0000588F"/>
  </w:style>
  <w:style w:type="paragraph" w:styleId="NormalWeb">
    <w:name w:val="Normal (Web)"/>
    <w:basedOn w:val="Normal"/>
    <w:rsid w:val="0000588F"/>
    <w:rPr>
      <w:szCs w:val="24"/>
    </w:rPr>
  </w:style>
  <w:style w:type="paragraph" w:styleId="NormalIndent">
    <w:name w:val="Normal Indent"/>
    <w:basedOn w:val="Normal"/>
    <w:rsid w:val="0000588F"/>
  </w:style>
  <w:style w:type="paragraph" w:styleId="BodyText">
    <w:name w:val="Body Text"/>
    <w:basedOn w:val="Normal"/>
    <w:rsid w:val="0000588F"/>
  </w:style>
  <w:style w:type="paragraph" w:styleId="BodyText2">
    <w:name w:val="Body Text 2"/>
    <w:basedOn w:val="Normal"/>
    <w:rsid w:val="0000588F"/>
  </w:style>
  <w:style w:type="paragraph" w:styleId="BodyText3">
    <w:name w:val="Body Text 3"/>
    <w:basedOn w:val="Normal"/>
    <w:rsid w:val="0000588F"/>
    <w:rPr>
      <w:szCs w:val="16"/>
    </w:rPr>
  </w:style>
  <w:style w:type="paragraph" w:styleId="BodyTextIndent2">
    <w:name w:val="Body Text Indent 2"/>
    <w:basedOn w:val="Normal"/>
    <w:rsid w:val="0000588F"/>
  </w:style>
  <w:style w:type="paragraph" w:styleId="BodyTextIndent3">
    <w:name w:val="Body Text Indent 3"/>
    <w:basedOn w:val="Normal"/>
    <w:rsid w:val="0000588F"/>
    <w:rPr>
      <w:szCs w:val="16"/>
    </w:rPr>
  </w:style>
  <w:style w:type="paragraph" w:styleId="BodyTextFirstIndent">
    <w:name w:val="Body Text First Indent"/>
    <w:basedOn w:val="Normal"/>
    <w:rsid w:val="0000588F"/>
  </w:style>
  <w:style w:type="paragraph" w:styleId="BodyTextIndent">
    <w:name w:val="Body Text Indent"/>
    <w:basedOn w:val="Normal"/>
    <w:rsid w:val="0000588F"/>
  </w:style>
  <w:style w:type="paragraph" w:styleId="BodyTextFirstIndent2">
    <w:name w:val="Body Text First Indent 2"/>
    <w:basedOn w:val="Normal"/>
    <w:rsid w:val="0000588F"/>
  </w:style>
  <w:style w:type="paragraph" w:styleId="Title">
    <w:name w:val="Title"/>
    <w:basedOn w:val="Normal"/>
    <w:qFormat/>
    <w:rsid w:val="0000588F"/>
    <w:pPr>
      <w:spacing w:before="240" w:after="60"/>
      <w:jc w:val="center"/>
      <w:outlineLvl w:val="0"/>
    </w:pPr>
    <w:rPr>
      <w:rFonts w:ascii="Arial" w:hAnsi="Arial" w:cs="Arial"/>
      <w:b/>
      <w:bCs/>
      <w:kern w:val="28"/>
      <w:sz w:val="32"/>
      <w:szCs w:val="32"/>
    </w:rPr>
  </w:style>
  <w:style w:type="character" w:customStyle="1" w:styleId="symbol">
    <w:name w:val="symbol"/>
    <w:basedOn w:val="DefaultParagraphFont"/>
    <w:rsid w:val="0000588F"/>
    <w:rPr>
      <w:rFonts w:ascii="Symbol" w:hAnsi="Symbol"/>
    </w:rPr>
  </w:style>
  <w:style w:type="character" w:customStyle="1" w:styleId="symbolitalic">
    <w:name w:val="symbol_italic"/>
    <w:basedOn w:val="DefaultParagraphFont"/>
    <w:rsid w:val="0000588F"/>
    <w:rPr>
      <w:rFonts w:ascii="Symbol" w:hAnsi="Symbol"/>
      <w:i/>
    </w:rPr>
  </w:style>
  <w:style w:type="paragraph" w:customStyle="1" w:styleId="itemize">
    <w:name w:val="itemize"/>
    <w:basedOn w:val="Normal"/>
    <w:rsid w:val="0000588F"/>
    <w:pPr>
      <w:keepLines/>
      <w:tabs>
        <w:tab w:val="num" w:pos="340"/>
      </w:tabs>
      <w:spacing w:before="120" w:after="120"/>
      <w:ind w:left="340" w:hanging="340"/>
      <w:contextualSpacing/>
    </w:pPr>
    <w:rPr>
      <w:lang w:val="de-DE" w:eastAsia="en-US"/>
    </w:rPr>
  </w:style>
  <w:style w:type="paragraph" w:customStyle="1" w:styleId="enumerate">
    <w:name w:val="enumerate"/>
    <w:basedOn w:val="Normal"/>
    <w:rsid w:val="0000588F"/>
    <w:pPr>
      <w:keepLines/>
      <w:tabs>
        <w:tab w:val="num" w:pos="340"/>
      </w:tabs>
      <w:spacing w:before="120" w:after="120"/>
      <w:ind w:left="340" w:hanging="340"/>
      <w:contextualSpacing/>
    </w:pPr>
  </w:style>
  <w:style w:type="paragraph" w:customStyle="1" w:styleId="StandardAN">
    <w:name w:val="StandardAN"/>
    <w:basedOn w:val="Normal"/>
    <w:rsid w:val="0000588F"/>
    <w:pPr>
      <w:spacing w:after="300"/>
      <w:contextualSpacing/>
    </w:pPr>
    <w:rPr>
      <w:lang w:val="de-DE"/>
    </w:rPr>
  </w:style>
  <w:style w:type="paragraph" w:customStyle="1" w:styleId="StandardAV">
    <w:name w:val="StandardAV"/>
    <w:basedOn w:val="Normal"/>
    <w:rsid w:val="0000588F"/>
    <w:pPr>
      <w:spacing w:before="300"/>
    </w:pPr>
    <w:rPr>
      <w:snapToGrid w:val="0"/>
      <w:lang w:val="de-DE" w:eastAsia="ja-JP"/>
    </w:rPr>
  </w:style>
  <w:style w:type="character" w:customStyle="1" w:styleId="AufzhlungszeichenZchn">
    <w:name w:val="Aufzählungszeichen Zchn"/>
    <w:basedOn w:val="DefaultParagraphFont"/>
    <w:rsid w:val="0000588F"/>
    <w:rPr>
      <w:lang w:val="en-US" w:eastAsia="de-DE" w:bidi="ar-SA"/>
    </w:rPr>
  </w:style>
  <w:style w:type="paragraph" w:customStyle="1" w:styleId="figureOA">
    <w:name w:val="figureOA"/>
    <w:basedOn w:val="figure"/>
    <w:rsid w:val="0000588F"/>
    <w:pPr>
      <w:spacing w:before="0" w:after="0"/>
    </w:pPr>
  </w:style>
  <w:style w:type="paragraph" w:customStyle="1" w:styleId="Default">
    <w:name w:val="Default"/>
    <w:rsid w:val="0000588F"/>
    <w:pPr>
      <w:autoSpaceDE w:val="0"/>
      <w:autoSpaceDN w:val="0"/>
      <w:adjustRightInd w:val="0"/>
    </w:pPr>
    <w:rPr>
      <w:lang w:val="de-DE" w:eastAsia="de-DE"/>
    </w:rPr>
  </w:style>
  <w:style w:type="paragraph" w:customStyle="1" w:styleId="p1a">
    <w:name w:val="p1a"/>
    <w:basedOn w:val="Normal"/>
    <w:next w:val="Default"/>
    <w:rsid w:val="0000588F"/>
    <w:pPr>
      <w:ind w:firstLine="0"/>
    </w:pPr>
    <w:rPr>
      <w:szCs w:val="24"/>
    </w:rPr>
  </w:style>
  <w:style w:type="paragraph" w:customStyle="1" w:styleId="ItemRef">
    <w:name w:val="ItemRef"/>
    <w:basedOn w:val="Normal"/>
    <w:rsid w:val="0000588F"/>
    <w:pPr>
      <w:keepNext/>
      <w:spacing w:before="60"/>
      <w:ind w:left="340" w:firstLine="0"/>
    </w:pPr>
    <w:rPr>
      <w:sz w:val="16"/>
      <w:szCs w:val="16"/>
    </w:rPr>
  </w:style>
  <w:style w:type="character" w:customStyle="1" w:styleId="berschrift1Zchn">
    <w:name w:val="Überschrift 1 Zchn"/>
    <w:basedOn w:val="DefaultParagraphFont"/>
    <w:rsid w:val="0000588F"/>
    <w:rPr>
      <w:rFonts w:cs="Arial"/>
      <w:bCs/>
      <w:caps/>
      <w:kern w:val="32"/>
      <w:sz w:val="16"/>
      <w:szCs w:val="16"/>
      <w:lang w:val="en-US" w:eastAsia="de-DE" w:bidi="ar-SA"/>
    </w:rPr>
  </w:style>
  <w:style w:type="character" w:customStyle="1" w:styleId="berschrift2Zchn">
    <w:name w:val="Überschrift 2 Zchn"/>
    <w:basedOn w:val="berschrift1Zchn"/>
    <w:rsid w:val="0000588F"/>
    <w:rPr>
      <w:rFonts w:cs="Arial"/>
      <w:bCs/>
      <w:i/>
      <w:iCs/>
      <w:caps/>
      <w:kern w:val="32"/>
      <w:sz w:val="16"/>
      <w:szCs w:val="16"/>
      <w:lang w:val="en-US" w:eastAsia="de-DE" w:bidi="ar-SA"/>
    </w:rPr>
  </w:style>
  <w:style w:type="character" w:customStyle="1" w:styleId="heading2Zchn">
    <w:name w:val="heading2 Zchn"/>
    <w:basedOn w:val="berschrift2Zchn"/>
    <w:rsid w:val="0000588F"/>
    <w:rPr>
      <w:rFonts w:cs="Arial"/>
      <w:bCs/>
      <w:i/>
      <w:iCs/>
      <w:caps/>
      <w:kern w:val="32"/>
      <w:sz w:val="16"/>
      <w:szCs w:val="16"/>
      <w:lang w:val="en-US" w:eastAsia="de-DE" w:bidi="ar-SA"/>
    </w:rPr>
  </w:style>
  <w:style w:type="character" w:customStyle="1" w:styleId="heading2heading1Zchn">
    <w:name w:val="heading2_heading1 Zchn"/>
    <w:basedOn w:val="heading2Zchn"/>
    <w:rsid w:val="0000588F"/>
    <w:rPr>
      <w:rFonts w:cs="Arial"/>
      <w:bCs/>
      <w:i/>
      <w:iCs/>
      <w:caps/>
      <w:kern w:val="32"/>
      <w:sz w:val="16"/>
      <w:szCs w:val="16"/>
      <w:lang w:val="en-US" w:eastAsia="de-DE" w:bidi="ar-SA"/>
    </w:rPr>
  </w:style>
  <w:style w:type="paragraph" w:customStyle="1" w:styleId="End">
    <w:name w:val="End"/>
    <w:rsid w:val="0000588F"/>
    <w:pPr>
      <w:spacing w:line="20" w:lineRule="exact"/>
    </w:pPr>
    <w:rPr>
      <w:snapToGrid w:val="0"/>
      <w:sz w:val="2"/>
      <w:szCs w:val="2"/>
    </w:rPr>
  </w:style>
  <w:style w:type="paragraph" w:customStyle="1" w:styleId="ItemRefStart">
    <w:name w:val="ItemRefStart"/>
    <w:basedOn w:val="ItemRef"/>
    <w:rsid w:val="0000588F"/>
    <w:pPr>
      <w:spacing w:before="120"/>
    </w:pPr>
  </w:style>
  <w:style w:type="character" w:customStyle="1" w:styleId="AbsatzNormal">
    <w:name w:val="AbsatzNormal"/>
    <w:basedOn w:val="DefaultParagraphFont"/>
    <w:rsid w:val="0000588F"/>
  </w:style>
  <w:style w:type="paragraph" w:customStyle="1" w:styleId="tablehead">
    <w:name w:val="table_head"/>
    <w:basedOn w:val="tabletext"/>
    <w:rsid w:val="0000588F"/>
    <w:pPr>
      <w:spacing w:before="20" w:after="20"/>
      <w:contextualSpacing/>
      <w:jc w:val="center"/>
    </w:pPr>
  </w:style>
  <w:style w:type="paragraph" w:customStyle="1" w:styleId="runningtitle">
    <w:name w:val="runningtitle"/>
    <w:basedOn w:val="Standard-1pt"/>
    <w:rsid w:val="0000588F"/>
    <w:pPr>
      <w:tabs>
        <w:tab w:val="clear" w:pos="340"/>
        <w:tab w:val="clear" w:pos="680"/>
        <w:tab w:val="right" w:pos="10036"/>
      </w:tabs>
      <w:ind w:firstLine="0"/>
      <w:jc w:val="left"/>
    </w:pPr>
  </w:style>
  <w:style w:type="paragraph" w:customStyle="1" w:styleId="FormatvorlageauthoraddressLinks06cmHngend11cm">
    <w:name w:val="Formatvorlage author_address + Links:  06 cm Hängend:  11 cm"/>
    <w:basedOn w:val="authoraddress"/>
    <w:rsid w:val="0000588F"/>
    <w:rPr>
      <w:rFonts w:eastAsia="Times New Roman"/>
    </w:rPr>
  </w:style>
  <w:style w:type="paragraph" w:customStyle="1" w:styleId="FigureColumnLeftTop">
    <w:name w:val="FigureColumnLeftTop"/>
    <w:basedOn w:val="figure"/>
    <w:rsid w:val="0000588F"/>
    <w:pPr>
      <w:keepNext w:val="0"/>
      <w:framePr w:w="4876" w:vSpace="238" w:wrap="around" w:hAnchor="margin" w:yAlign="top"/>
      <w:spacing w:before="0"/>
    </w:pPr>
  </w:style>
  <w:style w:type="paragraph" w:customStyle="1" w:styleId="FigureColumnLeftBottom">
    <w:name w:val="FigureColumnLeftBottom"/>
    <w:basedOn w:val="FigureColumnLeftTop"/>
    <w:rsid w:val="0000588F"/>
    <w:pPr>
      <w:framePr w:wrap="around" w:yAlign="bottom"/>
      <w:spacing w:before="100" w:after="0"/>
    </w:pPr>
  </w:style>
  <w:style w:type="paragraph" w:customStyle="1" w:styleId="FigureColumnRightTop">
    <w:name w:val="FigureColumnRightTop"/>
    <w:basedOn w:val="FigureColumnLeftTop"/>
    <w:rsid w:val="0000588F"/>
    <w:pPr>
      <w:framePr w:wrap="around" w:xAlign="right"/>
    </w:pPr>
  </w:style>
  <w:style w:type="paragraph" w:customStyle="1" w:styleId="FigureColumnRightBottom">
    <w:name w:val="FigureColumnRightBottom"/>
    <w:basedOn w:val="FigureColumnRightTop"/>
    <w:rsid w:val="0000588F"/>
    <w:pPr>
      <w:framePr w:wrap="around" w:yAlign="bottom"/>
      <w:spacing w:before="100" w:after="0"/>
    </w:pPr>
  </w:style>
  <w:style w:type="paragraph" w:customStyle="1" w:styleId="FigureSideTop">
    <w:name w:val="FigureSideTop"/>
    <w:basedOn w:val="FigureColumnLeftTop"/>
    <w:rsid w:val="0000588F"/>
    <w:pPr>
      <w:framePr w:w="10036" w:wrap="around"/>
    </w:pPr>
  </w:style>
  <w:style w:type="paragraph" w:customStyle="1" w:styleId="FigureSideBottom">
    <w:name w:val="FigureSideBottom"/>
    <w:basedOn w:val="FigureSideTop"/>
    <w:rsid w:val="0000588F"/>
    <w:pPr>
      <w:framePr w:wrap="around" w:yAlign="bottom"/>
      <w:spacing w:before="100" w:after="0"/>
    </w:pPr>
  </w:style>
  <w:style w:type="paragraph" w:customStyle="1" w:styleId="Abbildung">
    <w:name w:val="Abbildung"/>
    <w:basedOn w:val="figure"/>
    <w:next w:val="figlegend"/>
    <w:rsid w:val="0000588F"/>
  </w:style>
  <w:style w:type="paragraph" w:styleId="Index7">
    <w:name w:val="index 7"/>
    <w:basedOn w:val="Normal"/>
    <w:next w:val="Normal"/>
    <w:autoRedefine/>
    <w:semiHidden/>
    <w:rsid w:val="0000588F"/>
    <w:pPr>
      <w:tabs>
        <w:tab w:val="clear" w:pos="340"/>
        <w:tab w:val="clear" w:pos="680"/>
      </w:tabs>
      <w:ind w:left="1400" w:hanging="200"/>
    </w:pPr>
  </w:style>
  <w:style w:type="paragraph" w:styleId="Index8">
    <w:name w:val="index 8"/>
    <w:basedOn w:val="Normal"/>
    <w:next w:val="Normal"/>
    <w:autoRedefine/>
    <w:semiHidden/>
    <w:rsid w:val="0000588F"/>
    <w:pPr>
      <w:tabs>
        <w:tab w:val="clear" w:pos="340"/>
        <w:tab w:val="clear" w:pos="680"/>
      </w:tabs>
      <w:ind w:left="1600" w:hanging="200"/>
    </w:pPr>
  </w:style>
  <w:style w:type="paragraph" w:styleId="Index9">
    <w:name w:val="index 9"/>
    <w:basedOn w:val="Normal"/>
    <w:next w:val="Normal"/>
    <w:autoRedefine/>
    <w:semiHidden/>
    <w:rsid w:val="0000588F"/>
    <w:pPr>
      <w:tabs>
        <w:tab w:val="clear" w:pos="340"/>
        <w:tab w:val="clear" w:pos="680"/>
      </w:tabs>
      <w:ind w:left="1800" w:hanging="200"/>
    </w:pPr>
  </w:style>
  <w:style w:type="paragraph" w:customStyle="1" w:styleId="StandardZG">
    <w:name w:val="StandardZG"/>
    <w:basedOn w:val="Normal"/>
    <w:rsid w:val="0000588F"/>
    <w:pPr>
      <w:spacing w:line="230" w:lineRule="exact"/>
    </w:pPr>
  </w:style>
  <w:style w:type="paragraph" w:styleId="CommentText">
    <w:name w:val="annotation text"/>
    <w:basedOn w:val="Normal"/>
    <w:semiHidden/>
    <w:rsid w:val="0000588F"/>
  </w:style>
  <w:style w:type="paragraph" w:styleId="CommentSubject">
    <w:name w:val="annotation subject"/>
    <w:basedOn w:val="CommentText"/>
    <w:next w:val="CommentText"/>
    <w:rsid w:val="0000588F"/>
    <w:rPr>
      <w:b/>
      <w:bCs/>
    </w:rPr>
  </w:style>
  <w:style w:type="character" w:styleId="CommentReference">
    <w:name w:val="annotation reference"/>
    <w:basedOn w:val="DefaultParagraphFont"/>
    <w:semiHidden/>
    <w:rsid w:val="0000588F"/>
    <w:rPr>
      <w:sz w:val="16"/>
      <w:szCs w:val="16"/>
    </w:rPr>
  </w:style>
  <w:style w:type="paragraph" w:styleId="MacroText">
    <w:name w:val="macro"/>
    <w:semiHidden/>
    <w:rsid w:val="0000588F"/>
    <w:pPr>
      <w:tabs>
        <w:tab w:val="left" w:pos="480"/>
        <w:tab w:val="left" w:pos="960"/>
        <w:tab w:val="left" w:pos="1440"/>
        <w:tab w:val="left" w:pos="1920"/>
        <w:tab w:val="left" w:pos="2400"/>
        <w:tab w:val="left" w:pos="2880"/>
        <w:tab w:val="left" w:pos="3360"/>
        <w:tab w:val="left" w:pos="3840"/>
        <w:tab w:val="left" w:pos="4320"/>
      </w:tabs>
      <w:ind w:firstLine="227"/>
      <w:jc w:val="both"/>
    </w:pPr>
    <w:rPr>
      <w:rFonts w:ascii="Courier New" w:hAnsi="Courier New" w:cs="Courier New"/>
      <w:lang w:eastAsia="de-DE"/>
    </w:rPr>
  </w:style>
  <w:style w:type="paragraph" w:styleId="TableofAuthorities">
    <w:name w:val="table of authorities"/>
    <w:basedOn w:val="Normal"/>
    <w:next w:val="Normal"/>
    <w:semiHidden/>
    <w:rsid w:val="0000588F"/>
    <w:pPr>
      <w:tabs>
        <w:tab w:val="clear" w:pos="340"/>
        <w:tab w:val="clear" w:pos="680"/>
      </w:tabs>
    </w:pPr>
  </w:style>
  <w:style w:type="character" w:customStyle="1" w:styleId="superscript">
    <w:name w:val="superscript"/>
    <w:basedOn w:val="DefaultParagraphFont"/>
    <w:rsid w:val="0000588F"/>
    <w:rPr>
      <w:vertAlign w:val="superscript"/>
    </w:rPr>
  </w:style>
  <w:style w:type="paragraph" w:styleId="BalloonText">
    <w:name w:val="Balloon Text"/>
    <w:basedOn w:val="Normal"/>
    <w:rsid w:val="0000588F"/>
    <w:rPr>
      <w:rFonts w:ascii="Tahoma" w:hAnsi="Tahoma" w:cs="Tahoma"/>
      <w:sz w:val="16"/>
      <w:szCs w:val="16"/>
    </w:rPr>
  </w:style>
  <w:style w:type="paragraph" w:styleId="TOC1">
    <w:name w:val="toc 1"/>
    <w:basedOn w:val="Normal"/>
    <w:next w:val="Normal"/>
    <w:autoRedefine/>
    <w:semiHidden/>
    <w:rsid w:val="0000588F"/>
    <w:pPr>
      <w:tabs>
        <w:tab w:val="clear" w:pos="340"/>
        <w:tab w:val="clear" w:pos="680"/>
      </w:tabs>
    </w:pPr>
  </w:style>
  <w:style w:type="paragraph" w:styleId="TOC2">
    <w:name w:val="toc 2"/>
    <w:basedOn w:val="Normal"/>
    <w:next w:val="Normal"/>
    <w:autoRedefine/>
    <w:semiHidden/>
    <w:rsid w:val="0000588F"/>
    <w:pPr>
      <w:tabs>
        <w:tab w:val="clear" w:pos="340"/>
        <w:tab w:val="clear" w:pos="680"/>
      </w:tabs>
      <w:ind w:left="200"/>
    </w:pPr>
  </w:style>
  <w:style w:type="paragraph" w:styleId="TOC3">
    <w:name w:val="toc 3"/>
    <w:basedOn w:val="Normal"/>
    <w:next w:val="Normal"/>
    <w:autoRedefine/>
    <w:semiHidden/>
    <w:rsid w:val="0000588F"/>
    <w:pPr>
      <w:tabs>
        <w:tab w:val="clear" w:pos="340"/>
        <w:tab w:val="clear" w:pos="680"/>
      </w:tabs>
      <w:ind w:left="400"/>
    </w:pPr>
  </w:style>
  <w:style w:type="paragraph" w:styleId="TOC4">
    <w:name w:val="toc 4"/>
    <w:basedOn w:val="Normal"/>
    <w:next w:val="Normal"/>
    <w:autoRedefine/>
    <w:semiHidden/>
    <w:rsid w:val="0000588F"/>
    <w:pPr>
      <w:tabs>
        <w:tab w:val="clear" w:pos="340"/>
        <w:tab w:val="clear" w:pos="680"/>
      </w:tabs>
      <w:ind w:left="600"/>
    </w:pPr>
  </w:style>
  <w:style w:type="paragraph" w:styleId="TOC5">
    <w:name w:val="toc 5"/>
    <w:basedOn w:val="Normal"/>
    <w:next w:val="Normal"/>
    <w:autoRedefine/>
    <w:semiHidden/>
    <w:rsid w:val="0000588F"/>
    <w:pPr>
      <w:tabs>
        <w:tab w:val="clear" w:pos="340"/>
        <w:tab w:val="clear" w:pos="680"/>
      </w:tabs>
      <w:ind w:left="800"/>
    </w:pPr>
  </w:style>
  <w:style w:type="paragraph" w:styleId="TOC6">
    <w:name w:val="toc 6"/>
    <w:basedOn w:val="Normal"/>
    <w:next w:val="Normal"/>
    <w:autoRedefine/>
    <w:semiHidden/>
    <w:rsid w:val="0000588F"/>
    <w:pPr>
      <w:tabs>
        <w:tab w:val="clear" w:pos="340"/>
        <w:tab w:val="clear" w:pos="680"/>
      </w:tabs>
      <w:ind w:left="1000"/>
    </w:pPr>
  </w:style>
  <w:style w:type="paragraph" w:styleId="TOC7">
    <w:name w:val="toc 7"/>
    <w:basedOn w:val="Normal"/>
    <w:next w:val="Normal"/>
    <w:autoRedefine/>
    <w:semiHidden/>
    <w:rsid w:val="0000588F"/>
    <w:pPr>
      <w:tabs>
        <w:tab w:val="clear" w:pos="340"/>
        <w:tab w:val="clear" w:pos="680"/>
      </w:tabs>
      <w:ind w:left="1200"/>
    </w:pPr>
  </w:style>
  <w:style w:type="paragraph" w:styleId="TOC8">
    <w:name w:val="toc 8"/>
    <w:basedOn w:val="Normal"/>
    <w:next w:val="Normal"/>
    <w:autoRedefine/>
    <w:semiHidden/>
    <w:rsid w:val="0000588F"/>
    <w:pPr>
      <w:tabs>
        <w:tab w:val="clear" w:pos="340"/>
        <w:tab w:val="clear" w:pos="680"/>
      </w:tabs>
      <w:ind w:left="1400"/>
    </w:pPr>
  </w:style>
  <w:style w:type="paragraph" w:styleId="TOC9">
    <w:name w:val="toc 9"/>
    <w:basedOn w:val="Normal"/>
    <w:next w:val="Normal"/>
    <w:autoRedefine/>
    <w:semiHidden/>
    <w:rsid w:val="0000588F"/>
    <w:pPr>
      <w:tabs>
        <w:tab w:val="clear" w:pos="340"/>
        <w:tab w:val="clear" w:pos="680"/>
      </w:tabs>
      <w:ind w:left="1600"/>
    </w:pPr>
  </w:style>
  <w:style w:type="character" w:styleId="HTMLAcronym">
    <w:name w:val="HTML Acronym"/>
    <w:basedOn w:val="DefaultParagraphFont"/>
    <w:rsid w:val="0000588F"/>
  </w:style>
  <w:style w:type="paragraph" w:styleId="HTMLPreformatted">
    <w:name w:val="HTML Preformatted"/>
    <w:basedOn w:val="Normal"/>
    <w:rsid w:val="0000588F"/>
    <w:pPr>
      <w:ind w:firstLine="0"/>
    </w:pPr>
    <w:rPr>
      <w:rFonts w:ascii="Courier New" w:hAnsi="Courier New" w:cs="Courier New"/>
    </w:rPr>
  </w:style>
  <w:style w:type="table" w:customStyle="1" w:styleId="Tabellengitternetz">
    <w:name w:val="Tabellengitternetz"/>
    <w:basedOn w:val="TableNormal"/>
    <w:rsid w:val="00CC59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EnvelopeAddress">
    <w:name w:val="envelope address"/>
    <w:basedOn w:val="Normal"/>
    <w:rsid w:val="0000588F"/>
    <w:rPr>
      <w:rFonts w:cs="Arial"/>
      <w:szCs w:val="24"/>
    </w:rPr>
  </w:style>
  <w:style w:type="paragraph" w:styleId="Signature">
    <w:name w:val="Signature"/>
    <w:basedOn w:val="Normal"/>
    <w:rsid w:val="0000588F"/>
  </w:style>
  <w:style w:type="paragraph" w:styleId="Subtitle">
    <w:name w:val="Subtitle"/>
    <w:basedOn w:val="Normal"/>
    <w:qFormat/>
    <w:rsid w:val="0000588F"/>
    <w:rPr>
      <w:rFonts w:cs="Arial"/>
      <w:szCs w:val="24"/>
    </w:rPr>
  </w:style>
  <w:style w:type="character" w:customStyle="1" w:styleId="subscript">
    <w:name w:val="subscript"/>
    <w:basedOn w:val="DefaultParagraphFont"/>
    <w:rsid w:val="0000588F"/>
    <w:rPr>
      <w:vertAlign w:val="subscript"/>
    </w:rPr>
  </w:style>
  <w:style w:type="paragraph" w:customStyle="1" w:styleId="tablelegendInTable">
    <w:name w:val="tablelegendInTable"/>
    <w:basedOn w:val="tablelegend"/>
    <w:rsid w:val="0000588F"/>
    <w:pPr>
      <w:spacing w:before="0"/>
    </w:pPr>
  </w:style>
  <w:style w:type="character" w:customStyle="1" w:styleId="FooterChar">
    <w:name w:val="Footer Char"/>
    <w:link w:val="Footer"/>
    <w:uiPriority w:val="99"/>
    <w:rsid w:val="00AB6A36"/>
    <w:rPr>
      <w:sz w:val="18"/>
      <w:lang w:eastAsia="de-DE"/>
    </w:rPr>
  </w:style>
  <w:style w:type="paragraph" w:styleId="Revision">
    <w:name w:val="Revision"/>
    <w:hidden/>
    <w:uiPriority w:val="99"/>
    <w:semiHidden/>
    <w:rsid w:val="008C33C8"/>
    <w:rPr>
      <w:lang w:eastAsia="de-DE"/>
    </w:rPr>
  </w:style>
  <w:style w:type="character" w:styleId="PlaceholderText">
    <w:name w:val="Placeholder Text"/>
    <w:basedOn w:val="DefaultParagraphFont"/>
    <w:uiPriority w:val="99"/>
    <w:semiHidden/>
    <w:rsid w:val="00AA43AB"/>
    <w:rPr>
      <w:color w:val="808080"/>
    </w:rPr>
  </w:style>
  <w:style w:type="paragraph" w:customStyle="1" w:styleId="EndNoteBibliographyTitle">
    <w:name w:val="EndNote Bibliography Title"/>
    <w:basedOn w:val="Normal"/>
    <w:link w:val="EndNoteBibliographyTitleChar"/>
    <w:rsid w:val="005676D9"/>
    <w:pPr>
      <w:jc w:val="center"/>
    </w:pPr>
    <w:rPr>
      <w:noProof/>
      <w:sz w:val="16"/>
      <w:lang w:val="de-DE"/>
    </w:rPr>
  </w:style>
  <w:style w:type="character" w:customStyle="1" w:styleId="EndNoteBibliographyTitleChar">
    <w:name w:val="EndNote Bibliography Title Char"/>
    <w:basedOn w:val="DefaultParagraphFont"/>
    <w:link w:val="EndNoteBibliographyTitle"/>
    <w:rsid w:val="005676D9"/>
    <w:rPr>
      <w:noProof/>
      <w:sz w:val="16"/>
      <w:lang w:val="de-DE" w:eastAsia="de-DE"/>
    </w:rPr>
  </w:style>
  <w:style w:type="paragraph" w:customStyle="1" w:styleId="EndNoteBibliography">
    <w:name w:val="EndNote Bibliography"/>
    <w:basedOn w:val="Normal"/>
    <w:link w:val="EndNoteBibliographyChar"/>
    <w:rsid w:val="005676D9"/>
    <w:rPr>
      <w:noProof/>
      <w:sz w:val="16"/>
      <w:lang w:val="de-DE"/>
    </w:rPr>
  </w:style>
  <w:style w:type="character" w:customStyle="1" w:styleId="EndNoteBibliographyChar">
    <w:name w:val="EndNote Bibliography Char"/>
    <w:basedOn w:val="DefaultParagraphFont"/>
    <w:link w:val="EndNoteBibliography"/>
    <w:rsid w:val="005676D9"/>
    <w:rPr>
      <w:noProof/>
      <w:sz w:val="16"/>
      <w:lang w:val="de-DE" w:eastAsia="de-DE"/>
    </w:rPr>
  </w:style>
  <w:style w:type="character" w:styleId="Strong">
    <w:name w:val="Strong"/>
    <w:basedOn w:val="DefaultParagraphFont"/>
    <w:uiPriority w:val="22"/>
    <w:qFormat/>
    <w:rsid w:val="00DF63F2"/>
    <w:rPr>
      <w:b/>
      <w:bCs/>
    </w:rPr>
  </w:style>
  <w:style w:type="paragraph" w:styleId="ListParagraph">
    <w:name w:val="List Paragraph"/>
    <w:basedOn w:val="Normal"/>
    <w:uiPriority w:val="34"/>
    <w:qFormat/>
    <w:rsid w:val="001F103D"/>
    <w:pPr>
      <w:ind w:left="720"/>
      <w:contextualSpacing/>
    </w:pPr>
  </w:style>
  <w:style w:type="character" w:styleId="UnresolvedMention">
    <w:name w:val="Unresolved Mention"/>
    <w:basedOn w:val="DefaultParagraphFont"/>
    <w:uiPriority w:val="99"/>
    <w:semiHidden/>
    <w:unhideWhenUsed/>
    <w:rsid w:val="00F82302"/>
    <w:rPr>
      <w:color w:val="605E5C"/>
      <w:shd w:val="clear" w:color="auto" w:fill="E1DFDD"/>
    </w:rPr>
  </w:style>
  <w:style w:type="table" w:styleId="TableGrid">
    <w:name w:val="Table Grid"/>
    <w:basedOn w:val="TableNormal"/>
    <w:rsid w:val="006847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986267">
      <w:bodyDiv w:val="1"/>
      <w:marLeft w:val="0"/>
      <w:marRight w:val="0"/>
      <w:marTop w:val="0"/>
      <w:marBottom w:val="0"/>
      <w:divBdr>
        <w:top w:val="none" w:sz="0" w:space="0" w:color="auto"/>
        <w:left w:val="none" w:sz="0" w:space="0" w:color="auto"/>
        <w:bottom w:val="none" w:sz="0" w:space="0" w:color="auto"/>
        <w:right w:val="none" w:sz="0" w:space="0" w:color="auto"/>
      </w:divBdr>
    </w:div>
    <w:div w:id="267855502">
      <w:bodyDiv w:val="1"/>
      <w:marLeft w:val="0"/>
      <w:marRight w:val="0"/>
      <w:marTop w:val="0"/>
      <w:marBottom w:val="0"/>
      <w:divBdr>
        <w:top w:val="none" w:sz="0" w:space="0" w:color="auto"/>
        <w:left w:val="none" w:sz="0" w:space="0" w:color="auto"/>
        <w:bottom w:val="none" w:sz="0" w:space="0" w:color="auto"/>
        <w:right w:val="none" w:sz="0" w:space="0" w:color="auto"/>
      </w:divBdr>
    </w:div>
    <w:div w:id="286740012">
      <w:bodyDiv w:val="1"/>
      <w:marLeft w:val="0"/>
      <w:marRight w:val="0"/>
      <w:marTop w:val="0"/>
      <w:marBottom w:val="0"/>
      <w:divBdr>
        <w:top w:val="none" w:sz="0" w:space="0" w:color="auto"/>
        <w:left w:val="none" w:sz="0" w:space="0" w:color="auto"/>
        <w:bottom w:val="none" w:sz="0" w:space="0" w:color="auto"/>
        <w:right w:val="none" w:sz="0" w:space="0" w:color="auto"/>
      </w:divBdr>
      <w:divsChild>
        <w:div w:id="1739940327">
          <w:marLeft w:val="640"/>
          <w:marRight w:val="0"/>
          <w:marTop w:val="0"/>
          <w:marBottom w:val="0"/>
          <w:divBdr>
            <w:top w:val="none" w:sz="0" w:space="0" w:color="auto"/>
            <w:left w:val="none" w:sz="0" w:space="0" w:color="auto"/>
            <w:bottom w:val="none" w:sz="0" w:space="0" w:color="auto"/>
            <w:right w:val="none" w:sz="0" w:space="0" w:color="auto"/>
          </w:divBdr>
        </w:div>
        <w:div w:id="1901138880">
          <w:marLeft w:val="640"/>
          <w:marRight w:val="0"/>
          <w:marTop w:val="0"/>
          <w:marBottom w:val="0"/>
          <w:divBdr>
            <w:top w:val="none" w:sz="0" w:space="0" w:color="auto"/>
            <w:left w:val="none" w:sz="0" w:space="0" w:color="auto"/>
            <w:bottom w:val="none" w:sz="0" w:space="0" w:color="auto"/>
            <w:right w:val="none" w:sz="0" w:space="0" w:color="auto"/>
          </w:divBdr>
        </w:div>
        <w:div w:id="1298952969">
          <w:marLeft w:val="640"/>
          <w:marRight w:val="0"/>
          <w:marTop w:val="0"/>
          <w:marBottom w:val="0"/>
          <w:divBdr>
            <w:top w:val="none" w:sz="0" w:space="0" w:color="auto"/>
            <w:left w:val="none" w:sz="0" w:space="0" w:color="auto"/>
            <w:bottom w:val="none" w:sz="0" w:space="0" w:color="auto"/>
            <w:right w:val="none" w:sz="0" w:space="0" w:color="auto"/>
          </w:divBdr>
        </w:div>
        <w:div w:id="1321621575">
          <w:marLeft w:val="640"/>
          <w:marRight w:val="0"/>
          <w:marTop w:val="0"/>
          <w:marBottom w:val="0"/>
          <w:divBdr>
            <w:top w:val="none" w:sz="0" w:space="0" w:color="auto"/>
            <w:left w:val="none" w:sz="0" w:space="0" w:color="auto"/>
            <w:bottom w:val="none" w:sz="0" w:space="0" w:color="auto"/>
            <w:right w:val="none" w:sz="0" w:space="0" w:color="auto"/>
          </w:divBdr>
        </w:div>
        <w:div w:id="912815640">
          <w:marLeft w:val="640"/>
          <w:marRight w:val="0"/>
          <w:marTop w:val="0"/>
          <w:marBottom w:val="0"/>
          <w:divBdr>
            <w:top w:val="none" w:sz="0" w:space="0" w:color="auto"/>
            <w:left w:val="none" w:sz="0" w:space="0" w:color="auto"/>
            <w:bottom w:val="none" w:sz="0" w:space="0" w:color="auto"/>
            <w:right w:val="none" w:sz="0" w:space="0" w:color="auto"/>
          </w:divBdr>
        </w:div>
        <w:div w:id="801925064">
          <w:marLeft w:val="640"/>
          <w:marRight w:val="0"/>
          <w:marTop w:val="0"/>
          <w:marBottom w:val="0"/>
          <w:divBdr>
            <w:top w:val="none" w:sz="0" w:space="0" w:color="auto"/>
            <w:left w:val="none" w:sz="0" w:space="0" w:color="auto"/>
            <w:bottom w:val="none" w:sz="0" w:space="0" w:color="auto"/>
            <w:right w:val="none" w:sz="0" w:space="0" w:color="auto"/>
          </w:divBdr>
        </w:div>
      </w:divsChild>
    </w:div>
    <w:div w:id="298804050">
      <w:bodyDiv w:val="1"/>
      <w:marLeft w:val="0"/>
      <w:marRight w:val="0"/>
      <w:marTop w:val="0"/>
      <w:marBottom w:val="0"/>
      <w:divBdr>
        <w:top w:val="none" w:sz="0" w:space="0" w:color="auto"/>
        <w:left w:val="none" w:sz="0" w:space="0" w:color="auto"/>
        <w:bottom w:val="none" w:sz="0" w:space="0" w:color="auto"/>
        <w:right w:val="none" w:sz="0" w:space="0" w:color="auto"/>
      </w:divBdr>
    </w:div>
    <w:div w:id="495923659">
      <w:bodyDiv w:val="1"/>
      <w:marLeft w:val="0"/>
      <w:marRight w:val="0"/>
      <w:marTop w:val="0"/>
      <w:marBottom w:val="0"/>
      <w:divBdr>
        <w:top w:val="none" w:sz="0" w:space="0" w:color="auto"/>
        <w:left w:val="none" w:sz="0" w:space="0" w:color="auto"/>
        <w:bottom w:val="none" w:sz="0" w:space="0" w:color="auto"/>
        <w:right w:val="none" w:sz="0" w:space="0" w:color="auto"/>
      </w:divBdr>
      <w:divsChild>
        <w:div w:id="2133472827">
          <w:marLeft w:val="0"/>
          <w:marRight w:val="0"/>
          <w:marTop w:val="0"/>
          <w:marBottom w:val="0"/>
          <w:divBdr>
            <w:top w:val="none" w:sz="0" w:space="0" w:color="auto"/>
            <w:left w:val="none" w:sz="0" w:space="0" w:color="auto"/>
            <w:bottom w:val="none" w:sz="0" w:space="0" w:color="auto"/>
            <w:right w:val="none" w:sz="0" w:space="0" w:color="auto"/>
          </w:divBdr>
          <w:divsChild>
            <w:div w:id="1277758231">
              <w:marLeft w:val="0"/>
              <w:marRight w:val="0"/>
              <w:marTop w:val="0"/>
              <w:marBottom w:val="0"/>
              <w:divBdr>
                <w:top w:val="none" w:sz="0" w:space="0" w:color="auto"/>
                <w:left w:val="none" w:sz="0" w:space="0" w:color="auto"/>
                <w:bottom w:val="none" w:sz="0" w:space="0" w:color="auto"/>
                <w:right w:val="none" w:sz="0" w:space="0" w:color="auto"/>
              </w:divBdr>
              <w:divsChild>
                <w:div w:id="1618874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3275931">
      <w:bodyDiv w:val="1"/>
      <w:marLeft w:val="0"/>
      <w:marRight w:val="0"/>
      <w:marTop w:val="0"/>
      <w:marBottom w:val="0"/>
      <w:divBdr>
        <w:top w:val="none" w:sz="0" w:space="0" w:color="auto"/>
        <w:left w:val="none" w:sz="0" w:space="0" w:color="auto"/>
        <w:bottom w:val="none" w:sz="0" w:space="0" w:color="auto"/>
        <w:right w:val="none" w:sz="0" w:space="0" w:color="auto"/>
      </w:divBdr>
    </w:div>
    <w:div w:id="685596045">
      <w:bodyDiv w:val="1"/>
      <w:marLeft w:val="0"/>
      <w:marRight w:val="0"/>
      <w:marTop w:val="0"/>
      <w:marBottom w:val="0"/>
      <w:divBdr>
        <w:top w:val="none" w:sz="0" w:space="0" w:color="auto"/>
        <w:left w:val="none" w:sz="0" w:space="0" w:color="auto"/>
        <w:bottom w:val="none" w:sz="0" w:space="0" w:color="auto"/>
        <w:right w:val="none" w:sz="0" w:space="0" w:color="auto"/>
      </w:divBdr>
    </w:div>
    <w:div w:id="726998356">
      <w:bodyDiv w:val="1"/>
      <w:marLeft w:val="0"/>
      <w:marRight w:val="0"/>
      <w:marTop w:val="0"/>
      <w:marBottom w:val="0"/>
      <w:divBdr>
        <w:top w:val="none" w:sz="0" w:space="0" w:color="auto"/>
        <w:left w:val="none" w:sz="0" w:space="0" w:color="auto"/>
        <w:bottom w:val="none" w:sz="0" w:space="0" w:color="auto"/>
        <w:right w:val="none" w:sz="0" w:space="0" w:color="auto"/>
      </w:divBdr>
    </w:div>
    <w:div w:id="734159244">
      <w:bodyDiv w:val="1"/>
      <w:marLeft w:val="0"/>
      <w:marRight w:val="0"/>
      <w:marTop w:val="0"/>
      <w:marBottom w:val="0"/>
      <w:divBdr>
        <w:top w:val="none" w:sz="0" w:space="0" w:color="auto"/>
        <w:left w:val="none" w:sz="0" w:space="0" w:color="auto"/>
        <w:bottom w:val="none" w:sz="0" w:space="0" w:color="auto"/>
        <w:right w:val="none" w:sz="0" w:space="0" w:color="auto"/>
      </w:divBdr>
    </w:div>
    <w:div w:id="951714386">
      <w:bodyDiv w:val="1"/>
      <w:marLeft w:val="0"/>
      <w:marRight w:val="0"/>
      <w:marTop w:val="0"/>
      <w:marBottom w:val="0"/>
      <w:divBdr>
        <w:top w:val="none" w:sz="0" w:space="0" w:color="auto"/>
        <w:left w:val="none" w:sz="0" w:space="0" w:color="auto"/>
        <w:bottom w:val="none" w:sz="0" w:space="0" w:color="auto"/>
        <w:right w:val="none" w:sz="0" w:space="0" w:color="auto"/>
      </w:divBdr>
    </w:div>
    <w:div w:id="1256786408">
      <w:bodyDiv w:val="1"/>
      <w:marLeft w:val="0"/>
      <w:marRight w:val="0"/>
      <w:marTop w:val="0"/>
      <w:marBottom w:val="0"/>
      <w:divBdr>
        <w:top w:val="none" w:sz="0" w:space="0" w:color="auto"/>
        <w:left w:val="none" w:sz="0" w:space="0" w:color="auto"/>
        <w:bottom w:val="none" w:sz="0" w:space="0" w:color="auto"/>
        <w:right w:val="none" w:sz="0" w:space="0" w:color="auto"/>
      </w:divBdr>
    </w:div>
    <w:div w:id="1358314237">
      <w:bodyDiv w:val="1"/>
      <w:marLeft w:val="0"/>
      <w:marRight w:val="0"/>
      <w:marTop w:val="0"/>
      <w:marBottom w:val="0"/>
      <w:divBdr>
        <w:top w:val="none" w:sz="0" w:space="0" w:color="auto"/>
        <w:left w:val="none" w:sz="0" w:space="0" w:color="auto"/>
        <w:bottom w:val="none" w:sz="0" w:space="0" w:color="auto"/>
        <w:right w:val="none" w:sz="0" w:space="0" w:color="auto"/>
      </w:divBdr>
      <w:divsChild>
        <w:div w:id="1011570022">
          <w:marLeft w:val="0"/>
          <w:marRight w:val="0"/>
          <w:marTop w:val="0"/>
          <w:marBottom w:val="0"/>
          <w:divBdr>
            <w:top w:val="none" w:sz="0" w:space="0" w:color="auto"/>
            <w:left w:val="none" w:sz="0" w:space="0" w:color="auto"/>
            <w:bottom w:val="none" w:sz="0" w:space="0" w:color="auto"/>
            <w:right w:val="none" w:sz="0" w:space="0" w:color="auto"/>
          </w:divBdr>
          <w:divsChild>
            <w:div w:id="1301380603">
              <w:marLeft w:val="0"/>
              <w:marRight w:val="0"/>
              <w:marTop w:val="0"/>
              <w:marBottom w:val="0"/>
              <w:divBdr>
                <w:top w:val="none" w:sz="0" w:space="0" w:color="auto"/>
                <w:left w:val="none" w:sz="0" w:space="0" w:color="auto"/>
                <w:bottom w:val="none" w:sz="0" w:space="0" w:color="auto"/>
                <w:right w:val="none" w:sz="0" w:space="0" w:color="auto"/>
              </w:divBdr>
              <w:divsChild>
                <w:div w:id="1078401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468406">
      <w:bodyDiv w:val="1"/>
      <w:marLeft w:val="0"/>
      <w:marRight w:val="0"/>
      <w:marTop w:val="0"/>
      <w:marBottom w:val="0"/>
      <w:divBdr>
        <w:top w:val="none" w:sz="0" w:space="0" w:color="auto"/>
        <w:left w:val="none" w:sz="0" w:space="0" w:color="auto"/>
        <w:bottom w:val="none" w:sz="0" w:space="0" w:color="auto"/>
        <w:right w:val="none" w:sz="0" w:space="0" w:color="auto"/>
      </w:divBdr>
      <w:divsChild>
        <w:div w:id="917403972">
          <w:marLeft w:val="0"/>
          <w:marRight w:val="0"/>
          <w:marTop w:val="0"/>
          <w:marBottom w:val="0"/>
          <w:divBdr>
            <w:top w:val="none" w:sz="0" w:space="0" w:color="auto"/>
            <w:left w:val="none" w:sz="0" w:space="0" w:color="auto"/>
            <w:bottom w:val="none" w:sz="0" w:space="0" w:color="auto"/>
            <w:right w:val="none" w:sz="0" w:space="0" w:color="auto"/>
          </w:divBdr>
          <w:divsChild>
            <w:div w:id="558172455">
              <w:marLeft w:val="0"/>
              <w:marRight w:val="0"/>
              <w:marTop w:val="0"/>
              <w:marBottom w:val="0"/>
              <w:divBdr>
                <w:top w:val="none" w:sz="0" w:space="0" w:color="auto"/>
                <w:left w:val="none" w:sz="0" w:space="0" w:color="auto"/>
                <w:bottom w:val="none" w:sz="0" w:space="0" w:color="auto"/>
                <w:right w:val="none" w:sz="0" w:space="0" w:color="auto"/>
              </w:divBdr>
              <w:divsChild>
                <w:div w:id="1456632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373844">
      <w:bodyDiv w:val="1"/>
      <w:marLeft w:val="0"/>
      <w:marRight w:val="0"/>
      <w:marTop w:val="0"/>
      <w:marBottom w:val="0"/>
      <w:divBdr>
        <w:top w:val="none" w:sz="0" w:space="0" w:color="auto"/>
        <w:left w:val="none" w:sz="0" w:space="0" w:color="auto"/>
        <w:bottom w:val="none" w:sz="0" w:space="0" w:color="auto"/>
        <w:right w:val="none" w:sz="0" w:space="0" w:color="auto"/>
      </w:divBdr>
    </w:div>
    <w:div w:id="2140026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6F5A87A-20AE-47AE-A371-19F756E5835B}">
  <we:reference id="f78a3046-9e99-4300-aa2b-5814002b01a2" version="1.46.0.0" store="EXCatalog" storeType="EXCatalog"/>
  <we:alternateReferences>
    <we:reference id="WA104382081" version="1.46.0.0" store="fr-CA" storeType="OMEX"/>
  </we:alternateReferences>
  <we:properties>
    <we:property name="MENDELEY_CITATIONS" value="[{&quot;citationID&quot;:&quot;MENDELEY_CITATION_df826921-ef9e-4685-aa0a-98eec8e4782b&quot;,&quot;properties&quot;:{&quot;noteIndex&quot;:0},&quot;isEdited&quot;:false,&quot;manualOverride&quot;:{&quot;isManuallyOverridden&quot;:false,&quot;citeprocText&quot;:&quot;[1]–[3]&quot;,&quot;manualOverrideText&quot;:&quot;&quot;},&quot;citationTag&quot;:&quot;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&quot;,&quot;citationItems&quot;:[{&quot;id&quot;:&quot;063a28a5-ceae-322f-b0f8-5c2f52a83f69&quot;,&quot;itemData&quot;:{&quot;type&quot;:&quot;article&quot;,&quot;id&quot;:&quot;063a28a5-ceae-322f-b0f8-5c2f52a83f69&quot;,&quot;title&quot;:&quot;Energy Autonomous Sweat-Based Wearable Systems&quot;,&quot;author&quot;:[{&quot;family&quot;:&quot;Manjakkal&quot;,&quot;given&quot;:&quot;Libu&quot;,&quot;parse-names&quot;:false,&quot;dropping-particle&quot;:&quot;&quot;,&quot;non-dropping-particle&quot;:&quot;&quot;},{&quot;family&quot;:&quot;Yin&quot;,&quot;given&quot;:&quot;Lu&quot;,&quot;parse-names&quot;:false,&quot;dropping-particle&quot;:&quot;&quot;,&quot;non-dropping-particle&quot;:&quot;&quot;},{&quot;family&quot;:&quot;Nathan&quot;,&quot;given&quot;:&quot;Arokia&quot;,&quot;parse-names&quot;:false,&quot;dropping-particle&quot;:&quot;&quot;,&quot;non-dropping-particle&quot;:&quot;&quot;},{&quot;family&quot;:&quot;Wang&quot;,&quot;given&quot;:&quot;Joseph&quot;,&quot;parse-names&quot;:false,&quot;dropping-particle&quot;:&quot;&quot;,&quot;non-dropping-particle&quot;:&quot;&quot;},{&quot;family&quot;:&quot;Dahiya&quot;,&quot;given&quot;:&quot;Ravinder&quot;,&quot;parse-names&quot;:false,&quot;dropping-particle&quot;:&quot;&quot;,&quot;non-dropping-particle&quot;:&quot;&quot;}],&quot;container-title&quot;:&quot;Advanced Materials&quot;,&quot;DOI&quot;:&quot;10.1002/adma.202100899&quot;,&quot;ISSN&quot;:&quot;15214095&quot;,&quot;PMID&quot;:&quot;34247412&quot;,&quot;issued&quot;:{&quot;date-parts&quot;:[[2021,9,1]]},&quot;abstract&quot;:&quot;The continuous operation of wearable electronics demands reliable sources of energy, currently met through Li-ion batteries and various energy harvesters. These solutions are being used out of necessity despite potential safety issues and unsustainable environmental impact. Safe and sustainable energy sources can boost the use of wearables systems in diverse applications such as health monitoring, prosthetics, and sports. In this regard, sweat- and sweat-equivalent-based studies have attracted tremendous attention through the demonstration of energy-generating biofuel cells, promising power densities as high as 3.5 mW cm−2, storage using sweat-electrolyte-based supercapacitors with energy and power densities of 1.36 Wh kg−1 and 329.70 W kg−1, respectively, and sweat-activated batteries with an impressive energy density of 67 Ah kg−1. A combination of these energy generating, and storage devices can lead to fully energy-autonomous wearables capable of providing sustainable power in the µW to mW range, which is sufficient to operate both sensing and communication devices. Here, a comprehensive review covering these advances, addressing future challenges and potential solutions related to fully energy-autonomous wearables is presented, with emphasis on sweat-based energy storage and energy generation elements along with sweat-based sensors as applications.&quot;,&quot;publisher&quot;:&quot;John Wiley and Sons Inc&quot;,&quot;issue&quot;:&quot;35&quot;,&quot;volume&quot;:&quot;33&quot;,&quot;container-title-short&quot;:&quot;&quot;},&quot;isTemporary&quot;:false},{&quot;id&quot;:&quot;ab607071-3bc8-372a-b49e-d76bf812d000&quot;,&quot;itemData&quot;:{&quot;type&quot;:&quot;article&quot;,&quot;id&quot;:&quot;ab607071-3bc8-372a-b49e-d76bf812d000&quot;,&quot;title&quot;:&quot;Wearable biosensors for healthcare monitoring&quot;,&quot;author&quot;:[{&quot;family&quot;:&quot;Kim&quot;,&quot;given&quot;:&quot;Jayoung&quot;,&quot;parse-names&quot;:false,&quot;dropping-particle&quot;:&quot;&quot;,&quot;non-dropping-particle&quot;:&quot;&quot;},{&quot;family&quot;:&quot;Campbell&quot;,&quot;given&quot;:&quot;Alan S.&quot;,&quot;parse-names&quot;:false,&quot;dropping-particle&quot;:&quot;&quot;,&quot;non-dropping-particle&quot;:&quot;&quot;},{&quot;family&quot;:&quot;Ávila&quot;,&quot;given&quot;:&quot;Berta Esteban Fernández&quot;,&quot;parse-names&quot;:false,&quot;dropping-particle&quot;:&quot;&quot;,&quot;non-dropping-particle&quot;:&quot;de&quot;},{&quot;family&quot;:&quot;Wang&quot;,&quot;given&quot;:&quot;Joseph&quot;,&quot;parse-names&quot;:false,&quot;dropping-particle&quot;:&quot;&quot;,&quot;non-dropping-particle&quot;:&quot;&quot;}],&quot;container-title&quot;:&quot;Nature Biotechnology&quot;,&quot;container-title-short&quot;:&quot;Nat Biotechnol&quot;,&quot;DOI&quot;:&quot;10.1038/s41587-019-0045-y&quot;,&quot;ISSN&quot;:&quot;15461696&quot;,&quot;PMID&quot;:&quot;30804534&quot;,&quot;issued&quot;:{&quot;date-parts&quot;:[[2019,4,1]]},&quot;page&quot;:&quot;389-406&quot;,&quot;abstract&quot;:&quot;Wearable biosensors are garnering substantial interest due to their potential to provide continuous, real-time physiological information via dynamic, noninvasive measurements of biochemical markers in biofluids, such as sweat, tears, saliva and interstitial fluid. Recent developments have focused on electrochemical and optical biosensors, together with advances in the noninvasive monitoring of biomarkers including metabolites, bacteria and hormones. A combination of multiplexed biosensing, microfluidic sampling and transport systems have been integrated, miniaturized and combined with flexible materials for improved wearability and ease of operation. Although wearable biosensors hold promise, a better understanding of the correlations between analyte concentrations in the blood and noninvasive biofluids is needed to improve reliability. An expanded set of on-body bioaffinity assays and more sensing strategies are needed to make more biomarkers accessible to monitoring. Large-cohort validation studies of wearable biosensor performance will be needed to underpin clinical acceptance. Accurate and reliable real-time sensing of physiological information using wearable biosensor technologies would have a broad impact on our daily lives.&quot;,&quot;publisher&quot;:&quot;Nature Publishing Group&quot;,&quot;issue&quot;:&quot;4&quot;,&quot;volume&quot;:&quot;37&quot;},&quot;isTemporary&quot;:false},{&quot;id&quot;:&quot;608a9e13-6a40-3365-a465-e8d879c1e4d6&quot;,&quot;itemData&quot;:{&quot;type&quot;:&quot;article-journal&quot;,&quot;id&quot;:&quot;608a9e13-6a40-3365-a465-e8d879c1e4d6&quot;,&quot;title&quot;:&quot;A potentiometric tattoo sensor for monitoring ammonium in sweat&quot;,&quot;author&quot;:[{&quot;family&quot;:&quot;Guinovart&quot;,&quot;given&quot;:&quot;Tomàs&quot;,&quot;parse-names&quot;:false,&quot;dropping-particle&quot;:&quot;&quot;,&quot;non-dropping-particle&quot;:&quot;&quot;},{&quot;family&quot;:&quot;Bandodkar&quot;,&quot;given&quot;:&quot;Amay J.&quot;,&quot;parse-names&quot;:false,&quot;dropping-particle&quot;:&quot;&quot;,&quot;non-dropping-particle&quot;:&quot;&quot;},{&quot;family&quot;:&quot;Windmiller&quot;,&quot;given&quot;:&quot;Joshua R.&quot;,&quot;parse-names&quot;:false,&quot;dropping-particle&quot;:&quot;&quot;,&quot;non-dropping-particle&quot;:&quot;&quot;},{&quot;family&quot;:&quot;Andrade&quot;,&quot;given&quot;:&quot;Francisco J.&quot;,&quot;parse-names&quot;:false,&quot;dropping-particle&quot;:&quot;&quot;,&quot;non-dropping-particle&quot;:&quot;&quot;},{&quot;family&quot;:&quot;Wang&quot;,&quot;given&quot;:&quot;Joseph&quot;,&quot;parse-names&quot;:false,&quot;dropping-particle&quot;:&quot;&quot;,&quot;non-dropping-particle&quot;:&quot;&quot;}],&quot;container-title&quot;:&quot;Analyst&quot;,&quot;DOI&quot;:&quot;10.1039/c3an01672b&quot;,&quot;ISSN&quot;:&quot;13645528&quot;,&quot;PMID&quot;:&quot;24098883&quot;,&quot;issued&quot;:{&quot;date-parts&quot;:[[2013,11,21]]},&quot;page&quot;:&quot;7031-7038&quot;,&quot;abstract&quot;:&quot;The development and analytical characterization of a novel ion-selective potentiometric cell in a temporary-transfer tattoo platform for monitoring ammonium levels in sweat is presented. The fabrication of this skin-worn sensor, which is based on a screen-printed design, incorporates all-solid-state potentiometric sensor technology for both the working and reference electrodes, in connection to ammonium-selective polymeric membrane based on the nonactin ionophore. The resulting tattooed potentiometric sensor exhibits a working range between 10-4 M to 0.1 M, well within the physiological levels of ammonium in sweat. Testing under stringent mechanical stress expected on the epidermis shows that the analytical performance is not affected by factors such as stretching or bending. Since the levels of ammonium are related to the breakdown of proteins, the new wearable potentiometric tattoo sensor offers considerable promise for monitoring sport performance or detecting metabolic disorders in healthcare. Such combination of the epidermal integration, screen-printed technology and potentiometric sensing represents an attractive path towards non-invasive monitoring of a variety of electrolytes in human perspiration. © 2013 The Royal Society of Chemistry.&quot;,&quot;publisher&quot;:&quot;Royal Society of Chemistry&quot;,&quot;issue&quot;:&quot;22&quot;,&quot;volume&quot;:&quot;138&quot;,&quot;container-title-short&quot;:&quot;&quot;},&quot;isTemporary&quot;:false}]},{&quot;citationID&quot;:&quot;MENDELEY_CITATION_0f2d09cb-9aaf-4b4e-95f2-727705b4b6de&quot;,&quot;properties&quot;:{&quot;noteIndex&quot;:0},&quot;isEdited&quot;:false,&quot;manualOverride&quot;:{&quot;isManuallyOverridden&quot;:false,&quot;citeprocText&quot;:&quot;[2], [4]&quot;,&quot;manualOverrideText&quot;:&quot;&quot;},&quot;citationTag&quot;:&quot;MENDELEY_CITATION_v3_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&quot;,&quot;citationItems&quot;:[{&quot;id&quot;:&quot;ab607071-3bc8-372a-b49e-d76bf812d000&quot;,&quot;itemData&quot;:{&quot;type&quot;:&quot;article&quot;,&quot;id&quot;:&quot;ab607071-3bc8-372a-b49e-d76bf812d000&quot;,&quot;title&quot;:&quot;Wearable biosensors for healthcare monitoring&quot;,&quot;author&quot;:[{&quot;family&quot;:&quot;Kim&quot;,&quot;given&quot;:&quot;Jayoung&quot;,&quot;parse-names&quot;:false,&quot;dropping-particle&quot;:&quot;&quot;,&quot;non-dropping-particle&quot;:&quot;&quot;},{&quot;family&quot;:&quot;Campbell&quot;,&quot;given&quot;:&quot;Alan S.&quot;,&quot;parse-names&quot;:false,&quot;dropping-particle&quot;:&quot;&quot;,&quot;non-dropping-particle&quot;:&quot;&quot;},{&quot;family&quot;:&quot;Ávila&quot;,&quot;given&quot;:&quot;Berta Esteban Fernández&quot;,&quot;parse-names&quot;:false,&quot;dropping-particle&quot;:&quot;&quot;,&quot;non-dropping-particle&quot;:&quot;de&quot;},{&quot;family&quot;:&quot;Wang&quot;,&quot;given&quot;:&quot;Joseph&quot;,&quot;parse-names&quot;:false,&quot;dropping-particle&quot;:&quot;&quot;,&quot;non-dropping-particle&quot;:&quot;&quot;}],&quot;container-title&quot;:&quot;Nature Biotechnology&quot;,&quot;container-title-short&quot;:&quot;Nat Biotechnol&quot;,&quot;DOI&quot;:&quot;10.1038/s41587-019-0045-y&quot;,&quot;ISSN&quot;:&quot;15461696&quot;,&quot;PMID&quot;:&quot;30804534&quot;,&quot;issued&quot;:{&quot;date-parts&quot;:[[2019,4,1]]},&quot;page&quot;:&quot;389-406&quot;,&quot;abstract&quot;:&quot;Wearable biosensors are garnering substantial interest due to their potential to provide continuous, real-time physiological information via dynamic, noninvasive measurements of biochemical markers in biofluids, such as sweat, tears, saliva and interstitial fluid. Recent developments have focused on electrochemical and optical biosensors, together with advances in the noninvasive monitoring of biomarkers including metabolites, bacteria and hormones. A combination of multiplexed biosensing, microfluidic sampling and transport systems have been integrated, miniaturized and combined with flexible materials for improved wearability and ease of operation. Although wearable biosensors hold promise, a better understanding of the correlations between analyte concentrations in the blood and noninvasive biofluids is needed to improve reliability. An expanded set of on-body bioaffinity assays and more sensing strategies are needed to make more biomarkers accessible to monitoring. Large-cohort validation studies of wearable biosensor performance will be needed to underpin clinical acceptance. Accurate and reliable real-time sensing of physiological information using wearable biosensor technologies would have a broad impact on our daily lives.&quot;,&quot;publisher&quot;:&quot;Nature Publishing Group&quot;,&quot;issue&quot;:&quot;4&quot;,&quot;volume&quot;:&quot;37&quot;},&quot;isTemporary&quot;:false},{&quot;id&quot;:&quot;7a89a5d6-e007-3776-9ba2-bc4fa10351b3&quot;,&quot;itemData&quot;:{&quot;type&quot;:&quot;article&quot;,&quot;id&quot;:&quot;7a89a5d6-e007-3776-9ba2-bc4fa10351b3&quot;,&quot;title&quot;:&quot;Soft Wearable Systems for Colorimetric and Electrochemical Analysis of Biofluids&quot;,&quot;author&quot;:[{&quot;family&quot;:&quot;Ghaffari&quot;,&quot;given&quot;:&quot;Roozbeh&quot;,&quot;parse-names&quot;:false,&quot;dropping-particle&quot;:&quot;&quot;,&quot;non-dropping-particle&quot;:&quot;&quot;},{&quot;family&quot;:&quot;Choi&quot;,&quot;given&quot;:&quot;Jungil&quot;,&quot;parse-names&quot;:false,&quot;dropping-particle&quot;:&quot;&quot;,&quot;non-dropping-particle&quot;:&quot;&quot;},{&quot;family&quot;:&quot;Raj&quot;,&quot;given&quot;:&quot;Milan S.&quot;,&quot;parse-names&quot;:false,&quot;dropping-particle&quot;:&quot;&quot;,&quot;non-dropping-particle&quot;:&quot;&quot;},{&quot;family&quot;:&quot;Chen&quot;,&quot;given&quot;:&quot;Shulin&quot;,&quot;parse-names&quot;:false,&quot;dropping-particle&quot;:&quot;&quot;,&quot;non-dropping-particle&quot;:&quot;&quot;},{&quot;family&quot;:&quot;Lee&quot;,&quot;given&quot;:&quot;Stephen P.&quot;,&quot;parse-names&quot;:false,&quot;dropping-particle&quot;:&quot;&quot;,&quot;non-dropping-particle&quot;:&quot;&quot;},{&quot;family&quot;:&quot;Reeder&quot;,&quot;given&quot;:&quot;Jonathan T.&quot;,&quot;parse-names&quot;:false,&quot;dropping-particle&quot;:&quot;&quot;,&quot;non-dropping-particle&quot;:&quot;&quot;},{&quot;family&quot;:&quot;Aranyosi&quot;,&quot;given&quot;:&quot;Alexander J.&quot;,&quot;parse-names&quot;:false,&quot;dropping-particle&quot;:&quot;&quot;,&quot;non-dropping-particle&quot;:&quot;&quot;},{&quot;family&quot;:&quot;Leech&quot;,&quot;given&quot;:&quot;Adam&quot;,&quot;parse-names&quot;:false,&quot;dropping-particle&quot;:&quot;&quot;,&quot;non-dropping-particle&quot;:&quot;&quot;},{&quot;family&quot;:&quot;Li&quot;,&quot;given&quot;:&quot;Weihua&quot;,&quot;parse-names&quot;:false,&quot;dropping-particle&quot;:&quot;&quot;,&quot;non-dropping-particle&quot;:&quot;&quot;},{&quot;family&quot;:&quot;Schon&quot;,&quot;given&quot;:&quot;Stephanie&quot;,&quot;parse-names&quot;:false,&quot;dropping-particle&quot;:&quot;&quot;,&quot;non-dropping-particle&quot;:&quot;&quot;},{&quot;family&quot;:&quot;Model&quot;,&quot;given&quot;:&quot;Jeffrey B.&quot;,&quot;parse-names&quot;:false,&quot;dropping-particle&quot;:&quot;&quot;,&quot;non-dropping-particle&quot;:&quot;&quot;},{&quot;family&quot;:&quot;Rogers&quot;,&quot;given&quot;:&quot;John A.&quot;,&quot;parse-names&quot;:false,&quot;dropping-particle&quot;:&quot;&quot;,&quot;non-dropping-particle&quot;:&quot;&quot;}],&quot;container-title&quot;:&quot;Advanced Functional Materials&quot;,&quot;container-title-short&quot;:&quot;Adv Funct Mater&quot;,&quot;DOI&quot;:&quot;10.1002/adfm.201907269&quot;,&quot;ISSN&quot;:&quot;16163028&quot;,&quot;issued&quot;:{&quot;date-parts&quot;:[[2020,9,1]]},&quot;abstract&quot;:&quot;Wearable monitoring systems provide valuable insights about the state of wellness, performance, and progression of diseases. Although conventional wearable systems have been effective in measuring a few key biophysical markers, they offer limited insights into biochemical activity and are otherwise cumbersome in ambulatory modes of use, relying on wired connections, mechanical straps, and bulky electronics. Recent advances in skin-interfaced microfluidics, stretchable/flexible electronics, and mechanics have created new wearable systems with capabilities in real-time, noninvasive analysis of sweat biochemistry in combination with biophysical metrics. Here, the latest technologies in multifunctional sweat sensing systems are presented with a focus on novel microfluidic designs, fully-integrated wireless electrochemical sensors, and hybrid biochemical/biophysical sensing capabilities, creating real-time physiological insights.&quot;,&quot;publisher&quot;:&quot;Wiley-VCH Verlag&quot;,&quot;issue&quot;:&quot;37&quot;,&quot;volume&quot;:&quot;30&quot;},&quot;isTemporary&quot;:false}]},{&quot;citationID&quot;:&quot;MENDELEY_CITATION_a3ab89e7-391a-457f-bfac-b62008b4cd46&quot;,&quot;properties&quot;:{&quot;noteIndex&quot;:0},&quot;isEdited&quot;:false,&quot;manualOverride&quot;:{&quot;isManuallyOverridden&quot;:false,&quot;citeprocText&quot;:&quot;[5]&quot;,&quot;manualOverrideText&quot;:&quot;&quot;},&quot;citationTag&quot;:&quot;MENDELEY_CITATION_v3_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&quot;,&quot;citationItems&quot;:[{&quot;id&quot;:&quot;7117e6da-3ad1-3cfa-8621-2f811549e589&quot;,&quot;itemData&quot;:{&quot;type&quot;:&quot;article&quot;,&quot;id&quot;:&quot;7117e6da-3ad1-3cfa-8621-2f811549e589&quot;,&quot;title&quot;:&quot;End-to-end design of wearable sensors&quot;,&quot;author&quot;:[{&quot;family&quot;:&quot;Ates&quot;,&quot;given&quot;:&quot;H. Ceren&quot;,&quot;parse-names&quot;:false,&quot;dropping-particle&quot;:&quot;&quot;,&quot;non-dropping-particle&quot;:&quot;&quot;},{&quot;family&quot;:&quot;Nguyen&quot;,&quot;given&quot;:&quot;Peter Q.&quot;,&quot;parse-names&quot;:false,&quot;dropping-particle&quot;:&quot;&quot;,&quot;non-dropping-particle&quot;:&quot;&quot;},{&quot;family&quot;:&quot;Gonzalez-Macia&quot;,&quot;given&quot;:&quot;Laura&quot;,&quot;parse-names&quot;:false,&quot;dropping-particle&quot;:&quot;&quot;,&quot;non-dropping-particle&quot;:&quot;&quot;},{&quot;family&quot;:&quot;Morales-Narváez&quot;,&quot;given&quot;:&quot;Eden&quot;,&quot;parse-names&quot;:false,&quot;dropping-particle&quot;:&quot;&quot;,&quot;non-dropping-particle&quot;:&quot;&quot;},{&quot;family&quot;:&quot;Güder&quot;,&quot;given&quot;:&quot;Firat&quot;,&quot;parse-names&quot;:false,&quot;dropping-particle&quot;:&quot;&quot;,&quot;non-dropping-particle&quot;:&quot;&quot;},{&quot;family&quot;:&quot;Collins&quot;,&quot;given&quot;:&quot;James J.&quot;,&quot;parse-names&quot;:false,&quot;dropping-particle&quot;:&quot;&quot;,&quot;non-dropping-particle&quot;:&quot;&quot;},{&quot;family&quot;:&quot;Dincer&quot;,&quot;given&quot;:&quot;Can&quot;,&quot;parse-names&quot;:false,&quot;dropping-particle&quot;:&quot;&quot;,&quot;non-dropping-particle&quot;:&quot;&quot;}],&quot;container-title&quot;:&quot;Nature Reviews Materials&quot;,&quot;container-title-short&quot;:&quot;Nat Rev Mater&quot;,&quot;DOI&quot;:&quot;10.1038/s41578-022-00460-x&quot;,&quot;ISSN&quot;:&quot;20588437&quot;,&quot;issued&quot;:{&quot;date-parts&quot;:[[2022,11,1]]},&quot;page&quot;:&quot;887-907&quot;,&quot;abstract&quot;:&quot;Wearable devices provide an alternative pathway to clinical diagnostics by exploiting various physical, chemical and biological sensors to mine physiological (biophysical and/or biochemical) information in real time (preferably, continuously) and in a non-invasive or minimally invasive manner. These sensors can be worn in the form of glasses, jewellery, face masks, wristwatches, fitness bands, tattoo-like devices, bandages or other patches, and textiles. Wearables such as smartwatches have already proved their capability for the early detection and monitoring of the progression and treatment of various diseases, such as COVID-19 and Parkinson disease, through biophysical signals. Next-generation wearable sensors that enable the multimodal and/or multiplexed measurement of physical parameters and biochemical markers in real time and continuously could be a transformative technology for diagnostics, allowing for high-resolution and time-resolved historical recording of the health status of an individual. In this Review, we examine the building blocks of such wearable sensors, including the substrate materials, sensing mechanisms, power modules and decision-making units, by reflecting on the recent developments in the materials, engineering and data science of these components. Finally, we synthesize current trends in the field to provide predictions for the future trajectory of wearable sensors.&quot;,&quot;publisher&quot;:&quot;Nature Research&quot;,&quot;issue&quot;:&quot;11&quot;,&quot;volume&quot;:&quot;7&quot;},&quot;isTemporary&quot;:false}]},{&quot;citationID&quot;:&quot;MENDELEY_CITATION_6c2525b5-bbdb-489e-aeff-1fce4a1c8eff&quot;,&quot;properties&quot;:{&quot;noteIndex&quot;:0},&quot;isEdited&quot;:false,&quot;manualOverride&quot;:{&quot;isManuallyOverridden&quot;:false,&quot;citeprocText&quot;:&quot;[6]&quot;,&quot;manualOverrideText&quot;:&quot;&quot;},&quot;citationTag&quot;:&quot;MENDELEY_CITATION_v3_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&quot;,&quot;citationItems&quot;:[{&quot;id&quot;:&quot;b5c8bfb9-0355-3df2-be0f-88a8cb3ddebb&quot;,&quot;itemData&quot;:{&quot;type&quot;:&quot;article-journal&quot;,&quot;id&quot;:&quot;b5c8bfb9-0355-3df2-be0f-88a8cb3ddebb&quot;,&quot;title&quot;:&quot;MicroSweat: A Wearable Microfluidic Patch for Noninvasive and Reliable Sweat Collection Enables Human Stress Monitoring&quot;,&quot;author&quot;:[{&quot;family&quot;:&quot;Shajari&quot;,&quot;given&quot;:&quot;Shaghayegh&quot;,&quot;parse-names&quot;:false,&quot;dropping-particle&quot;:&quot;&quot;,&quot;non-dropping-particle&quot;:&quot;&quot;},{&quot;family&quot;:&quot;Salahandish&quot;,&quot;given&quot;:&quot;Razieh&quot;,&quot;parse-names&quot;:false,&quot;dropping-particle&quot;:&quot;&quot;,&quot;non-dropping-particle&quot;:&quot;&quot;},{&quot;family&quot;:&quot;Zare&quot;,&quot;given&quot;:&quot;Azam&quot;,&quot;parse-names&quot;:false,&quot;dropping-particle&quot;:&quot;&quot;,&quot;non-dropping-particle&quot;:&quot;&quot;},{&quot;family&quot;:&quot;Hassani&quot;,&quot;given&quot;:&quot;Mohsen&quot;,&quot;parse-names&quot;:false,&quot;dropping-particle&quot;:&quot;&quot;,&quot;non-dropping-particle&quot;:&quot;&quot;},{&quot;family&quot;:&quot;Moossavi&quot;,&quot;given&quot;:&quot;Shirin&quot;,&quot;parse-names&quot;:false,&quot;dropping-particle&quot;:&quot;&quot;,&quot;non-dropping-particle&quot;:&quot;&quot;},{&quot;family&quot;:&quot;Munro&quot;,&quot;given&quot;:&quot;Emily&quot;,&quot;parse-names&quot;:false,&quot;dropping-particle&quot;:&quot;&quot;,&quot;non-dropping-particle&quot;:&quot;&quot;},{&quot;family&quot;:&quot;Rashid&quot;,&quot;given&quot;:&quot;Ruba&quot;,&quot;parse-names&quot;:false,&quot;dropping-particle&quot;:&quot;&quot;,&quot;non-dropping-particle&quot;:&quot;&quot;},{&quot;family&quot;:&quot;Rosenegger&quot;,&quot;given&quot;:&quot;David&quot;,&quot;parse-names&quot;:false,&quot;dropping-particle&quot;:&quot;&quot;,&quot;non-dropping-particle&quot;:&quot;&quot;},{&quot;family&quot;:&quot;Bains&quot;,&quot;given&quot;:&quot;Jaideep S.&quot;,&quot;parse-names&quot;:false,&quot;dropping-particle&quot;:&quot;&quot;,&quot;non-dropping-particle&quot;:&quot;&quot;},{&quot;family&quot;:&quot;Sanati Nezhad&quot;,&quot;given&quot;:&quot;Amir&quot;,&quot;parse-names&quot;:false,&quot;dropping-particle&quot;:&quot;&quot;,&quot;non-dropping-particle&quot;:&quot;&quot;}],&quot;container-title&quot;:&quot;Advanced Science&quot;,&quot;DOI&quot;:&quot;10.1002/advs.202204171&quot;,&quot;ISSN&quot;:&quot;21983844&quot;,&quot;issued&quot;:{&quot;date-parts&quot;:[[2022]]},&quot;abstract&quot;:&quot;Stress affects cognition, behavior, and physiology, leading to lasting physical and mental illness. The ability to detect and measure stress, however, is poor. Increased circulating cortisol during stress is mirrored by cortisol release from sweat glands, providing an opportunity to use it as an external biomarker for monitoring internal emotional state. Despite the attempts at using wearable sensors for monitoring sweat cortisol, there is a lack of reliable wearable sweat collection devices that preserve the concentration and integrity of sweat biomolecules corresponding to stress levels. Here, a flexible, self-powered, evaporation-free, bubble-free, surfactant-free, and scalable capillary microfluidic device, MicroSweat, is fabricated to reliably collect human sweat from different body locations. Cortisol levels are detected corresponding to severe stress ranging from 25 to 125 ng mL−1 averaged across multiple body regions and 100–1000 ng mL−1 from the axilla. A positive nonlinear correlation exists between cortisol concentration and stress levels quantified using the perceived stress scale (PSS). Moreover, owing to the sweat variation in response to environmental effects and physiological differences, the longitudinal and personalized profile of sweat cortisol is acquired, for the first time, for various body locations. The obtained sweat cortisol data is crucial for analyzing human stress in personalized and clinical healthcare sectors.&quot;,&quot;publisher&quot;:&quot;John Wiley and Sons Inc&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70172D-D515-4046-B34D-830950C53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47</TotalTime>
  <Pages>4</Pages>
  <Words>4005</Words>
  <Characters>22835</Characters>
  <Application>Microsoft Office Word</Application>
  <DocSecurity>0</DocSecurity>
  <Lines>190</Lines>
  <Paragraphs>5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aper Format for the IFMBE Proceedings.doc</vt:lpstr>
      <vt:lpstr>Paper Format for the IFMBE Proceedings.doc</vt:lpstr>
    </vt:vector>
  </TitlesOfParts>
  <Company>Springer-SBM</Company>
  <LinksUpToDate>false</LinksUpToDate>
  <CharactersWithSpaces>26787</CharactersWithSpaces>
  <SharedDoc>false</SharedDoc>
  <HLinks>
    <vt:vector size="6" baseType="variant">
      <vt:variant>
        <vt:i4>4325384</vt:i4>
      </vt:variant>
      <vt:variant>
        <vt:i4>24</vt:i4>
      </vt:variant>
      <vt:variant>
        <vt:i4>0</vt:i4>
      </vt:variant>
      <vt:variant>
        <vt:i4>5</vt:i4>
      </vt:variant>
      <vt:variant>
        <vt:lpwstr>http://www.ifmb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Format for the IFMBE Proceedings.doc</dc:title>
  <dc:subject>Adaptation to Word2007</dc:subject>
  <dc:creator>Sarah</dc:creator>
  <dc:description>le-tex publishing services oHG
Thomas Heinrich
Weißenfelser Straße 84
04229 Leipzig
Germany
www.le-tex.de</dc:description>
  <cp:lastModifiedBy>Mohammadreza Farrokhnia</cp:lastModifiedBy>
  <cp:revision>7</cp:revision>
  <cp:lastPrinted>2024-03-31T12:03:00Z</cp:lastPrinted>
  <dcterms:created xsi:type="dcterms:W3CDTF">2024-03-21T20:54:00Z</dcterms:created>
  <dcterms:modified xsi:type="dcterms:W3CDTF">2024-03-31T12:08:00Z</dcterms:modified>
</cp:coreProperties>
</file>